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77777777" w:rsidR="00BE7C37" w:rsidRDefault="00A14B97" w:rsidP="00977109">
      <w:pPr>
        <w:pStyle w:val="Title"/>
      </w:pPr>
      <w:bookmarkStart w:id="0" w:name="h.sh1b931wrtih" w:colFirst="0" w:colLast="0"/>
      <w:bookmarkEnd w:id="0"/>
      <w:r>
        <w:t xml:space="preserve">How is software visible in the scientific literature? </w:t>
      </w:r>
    </w:p>
    <w:p w14:paraId="247615CF" w14:textId="77777777" w:rsidR="005C39CE" w:rsidRDefault="005C39CE" w:rsidP="005C39CE">
      <w:pPr>
        <w:pStyle w:val="Normal1"/>
      </w:pPr>
    </w:p>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698A71A7" w:rsidR="005C39CE" w:rsidRDefault="005C39CE" w:rsidP="005C39CE">
      <w:r>
        <w:t>Software is increasingly crucial to scholarship, yet the visibility 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quite diverse </w:t>
      </w:r>
      <w:r w:rsidR="00435A9A">
        <w:t xml:space="preserve">and problematic </w:t>
      </w:r>
      <w:r w:rsidR="0050158E">
        <w:t xml:space="preserve">practices: among our findings are that only 37% of mentions involve formal citations and only 28% </w:t>
      </w:r>
      <w:r w:rsidR="00435A9A">
        <w:t xml:space="preserve">provide any version information, 20% of the software mentioned is </w:t>
      </w:r>
      <w:r w:rsidR="0050158E">
        <w:t>inaccessible</w:t>
      </w:r>
      <w:r w:rsidR="00435A9A">
        <w:t xml:space="preserve"> in any form</w:t>
      </w:r>
      <w:r w:rsidR="007142DA">
        <w:t>,</w:t>
      </w:r>
      <w:r w:rsidR="00435A9A">
        <w:t xml:space="preserve"> and only 20% is</w:t>
      </w:r>
      <w:r w:rsidR="0050158E">
        <w:t xml:space="preserve"> </w:t>
      </w:r>
      <w:r w:rsidR="00435A9A">
        <w:t xml:space="preserve">available as </w:t>
      </w:r>
      <w:r w:rsidR="0050158E">
        <w:t>source code form</w:t>
      </w:r>
      <w:r w:rsidR="00435A9A">
        <w:t xml:space="preserve"> with permission to modify</w:t>
      </w:r>
      <w:r w:rsidR="0050158E">
        <w:t xml:space="preserve">. 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Pr>
        <w:pStyle w:val="Normal1"/>
      </w:pPr>
    </w:p>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2CBCD269" w14:textId="63A24A65" w:rsidR="00977109" w:rsidRDefault="00977109" w:rsidP="00977109">
      <w:pPr>
        <w:pStyle w:val="Title"/>
        <w:widowControl w:val="0"/>
        <w:contextualSpacing w:val="0"/>
        <w:jc w:val="center"/>
      </w:pPr>
      <w:r>
        <w:lastRenderedPageBreak/>
        <w:t xml:space="preserve">How is software visible in the scientific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4BA36606" w:rsidR="002644D2" w:rsidRDefault="00A14B97">
      <w:pPr>
        <w:pStyle w:val="Normal1"/>
        <w:widowControl w:val="0"/>
      </w:pPr>
      <w:r>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 xml:space="preserve">et formal citations are not the only form of visibility: software is also visible in less formal ways, including footnoted URLs to webpages </w:t>
      </w:r>
      <w:r>
        <w:lastRenderedPageBreak/>
        <w:t>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34EA9A6A" w:rsidR="002644D2" w:rsidRDefault="00A14B97">
      <w:pPr>
        <w:pStyle w:val="Normal1"/>
        <w:widowControl w:val="0"/>
      </w:pPr>
      <w:r>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w:t>
      </w:r>
      <w:r>
        <w:t xml:space="preserve">To the extent that the location of online works is not fixed, citations cannot reliably facilitate access to </w:t>
      </w:r>
      <w:r>
        <w:lastRenderedPageBreak/>
        <w:t xml:space="preserve">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74883AD3" w:rsidR="002644D2" w:rsidRDefault="00A14B97">
      <w:pPr>
        <w:pStyle w:val="Normal1"/>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1"/>
        <w:widowControl w:val="0"/>
      </w:pPr>
    </w:p>
    <w:p w14:paraId="13BFE161" w14:textId="77777777" w:rsidR="002644D2" w:rsidRDefault="00A14B97">
      <w:pPr>
        <w:pStyle w:val="Normal1"/>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511DD5D9" w:rsidR="002644D2" w:rsidRDefault="00A14B97">
      <w:pPr>
        <w:pStyle w:val="Normal1"/>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1"/>
        <w:widowControl w:val="0"/>
      </w:pPr>
    </w:p>
    <w:p w14:paraId="1A8D7981" w14:textId="06528F73" w:rsidR="002644D2" w:rsidRDefault="00A14B97">
      <w:pPr>
        <w:pStyle w:val="Normal1"/>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between higher and lower quality journals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Thus, in order to weight the sample towards higher quality journals, and to enable us to assess differences in practices related to journal quality, we divided our journal list into three groups: the first group of journals included those ranked 1 through 10 (10 journals), the second had those ranked 11-110 </w:t>
      </w:r>
      <w:r>
        <w:lastRenderedPageBreak/>
        <w:t>(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3" w:name="_Ref268960631"/>
      <w:r>
        <w:t xml:space="preserve">Table </w:t>
      </w:r>
      <w:r w:rsidR="0035353A">
        <w:fldChar w:fldCharType="begin"/>
      </w:r>
      <w:r w:rsidR="0035353A">
        <w:instrText xml:space="preserve"> SEQ Table \* ARABIC </w:instrText>
      </w:r>
      <w:r w:rsidR="0035353A">
        <w:fldChar w:fldCharType="separate"/>
      </w:r>
      <w:r w:rsidR="00C47499">
        <w:rPr>
          <w:noProof/>
        </w:rPr>
        <w:t>1</w:t>
      </w:r>
      <w:r w:rsidR="0035353A">
        <w:rPr>
          <w:noProof/>
        </w:rPr>
        <w:fldChar w:fldCharType="end"/>
      </w:r>
      <w:bookmarkEnd w:id="3"/>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28E6941E"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1"/>
        <w:widowControl w:val="0"/>
      </w:pPr>
    </w:p>
    <w:p w14:paraId="238AB79C" w14:textId="0847FBAC" w:rsidR="00E67384" w:rsidRDefault="00E67384" w:rsidP="00E67384">
      <w:pPr>
        <w:pStyle w:val="Caption"/>
        <w:keepNext/>
      </w:pPr>
      <w:bookmarkStart w:id="4" w:name="_Ref268960704"/>
      <w:r>
        <w:lastRenderedPageBreak/>
        <w:t xml:space="preserve">Table </w:t>
      </w:r>
      <w:r w:rsidR="0035353A">
        <w:fldChar w:fldCharType="begin"/>
      </w:r>
      <w:r w:rsidR="0035353A">
        <w:instrText xml:space="preserve"> SEQ Table \* ARABIC </w:instrText>
      </w:r>
      <w:r w:rsidR="0035353A">
        <w:fldChar w:fldCharType="separate"/>
      </w:r>
      <w:r w:rsidR="00C47499">
        <w:rPr>
          <w:noProof/>
        </w:rPr>
        <w:t>2</w:t>
      </w:r>
      <w:r w:rsidR="0035353A">
        <w:rPr>
          <w:noProof/>
        </w:rPr>
        <w:fldChar w:fldCharType="end"/>
      </w:r>
      <w:bookmarkEnd w:id="4"/>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pStyle w:val="Heading2"/>
        <w:widowControl w:val="0"/>
        <w:contextualSpacing w:val="0"/>
      </w:pPr>
      <w:bookmarkStart w:id="5" w:name="h.mhbalo8awr3v" w:colFirst="0" w:colLast="0"/>
      <w:bookmarkEnd w:id="5"/>
    </w:p>
    <w:p w14:paraId="69DBF09D" w14:textId="77777777" w:rsidR="002644D2" w:rsidRDefault="00A14B97">
      <w:pPr>
        <w:pStyle w:val="Heading2"/>
        <w:widowControl w:val="0"/>
        <w:contextualSpacing w:val="0"/>
      </w:pPr>
      <w:bookmarkStart w:id="6" w:name="h.eli2of3yqurm" w:colFirst="0" w:colLast="0"/>
      <w:bookmarkEnd w:id="6"/>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7" w:name="h.ryuklk5ayj9g" w:colFirst="0" w:colLast="0"/>
      <w:bookmarkEnd w:id="7"/>
      <w:r>
        <w:t>Identifying software mentions</w:t>
      </w:r>
    </w:p>
    <w:p w14:paraId="0AE56793" w14:textId="77777777"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t xml:space="preserve">The first test included 12 articles in the sub-sample. Both coders agreed that there were no software mentions in 7 of the 12 articles. In the remaining 5 articles coders achieved percentage agreement of 68.2%. We identified the reasons for disagreement in discussion and resolved </w:t>
      </w:r>
      <w:r>
        <w:lastRenderedPageBreak/>
        <w:t>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8" w:name="h.qwsm8zlx9jbh" w:colFirst="0" w:colLast="0"/>
      <w:bookmarkEnd w:id="8"/>
      <w:r>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9" w:name="_Ref270144700"/>
      <w:r>
        <w:lastRenderedPageBreak/>
        <w:t xml:space="preserve">Table </w:t>
      </w:r>
      <w:r w:rsidR="0035353A">
        <w:fldChar w:fldCharType="begin"/>
      </w:r>
      <w:r w:rsidR="0035353A">
        <w:instrText xml:space="preserve"> SEQ Table \* ARABIC </w:instrText>
      </w:r>
      <w:r w:rsidR="0035353A">
        <w:fldChar w:fldCharType="separate"/>
      </w:r>
      <w:r w:rsidR="00C47499">
        <w:rPr>
          <w:noProof/>
        </w:rPr>
        <w:t>3</w:t>
      </w:r>
      <w:r w:rsidR="0035353A">
        <w:rPr>
          <w:noProof/>
        </w:rPr>
        <w:fldChar w:fldCharType="end"/>
      </w:r>
      <w:bookmarkEnd w:id="9"/>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r>
              <w:t>url</w:t>
            </w:r>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r>
              <w:t>date</w:t>
            </w:r>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r>
              <w:t>creator</w:t>
            </w:r>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r>
              <w:t>k = 1</w:t>
            </w:r>
          </w:p>
        </w:tc>
      </w:tr>
    </w:tbl>
    <w:p w14:paraId="39624F22" w14:textId="77777777" w:rsidR="002644D2" w:rsidRDefault="002644D2">
      <w:pPr>
        <w:pStyle w:val="Normal1"/>
      </w:pPr>
    </w:p>
    <w:p w14:paraId="0B82AE69" w14:textId="780F88B8"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8CDA2D6" w:rsidR="002644D2" w:rsidRDefault="00A14B97">
      <w:pPr>
        <w:pStyle w:val="Normal1"/>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8E3964">
        <w:instrText xml:space="preserve"> ADDIN ZOTERO_ITEM CSL_CITATION {"citationID":"1v3abhtfrp","properties":{"formattedCitation":"(Loo, 2014)","plainCitation":"(Loo, 2014)"},"citationItems":[{"id":3344,"uris":["http://zotero.org/users/59249/items/D6EZ2I6P"],"uri":["http://zotero.org/users/59249/items/D6EZ2I6P"],"itemData":{"id":3344,"type":"article-journal","title":"The stringdist package for approximate string matching","container-title":"The R Journal","page":"xx-xx","volume":"6","issue":"1","note":"Accepted for publication","author":[{"family":"Loo","given":"M. P. J. van der"}],"issued":{"date-parts":[["2014"]]}}}],"schema":"https://github.com/citation-style-language/schema/raw/master/csl-citation.json"} </w:instrText>
      </w:r>
      <w:r w:rsidR="008E3964">
        <w:fldChar w:fldCharType="separate"/>
      </w:r>
      <w:r w:rsidR="008E3964">
        <w:rPr>
          <w:noProof/>
        </w:rPr>
        <w:t>(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0" w:name="_Ref270144845"/>
      <w:r>
        <w:lastRenderedPageBreak/>
        <w:t xml:space="preserve">Table </w:t>
      </w:r>
      <w:r w:rsidR="0035353A">
        <w:fldChar w:fldCharType="begin"/>
      </w:r>
      <w:r w:rsidR="0035353A">
        <w:instrText xml:space="preserve"> SEQ Table \* ARABIC </w:instrText>
      </w:r>
      <w:r w:rsidR="0035353A">
        <w:fldChar w:fldCharType="separate"/>
      </w:r>
      <w:r w:rsidR="00C47499">
        <w:rPr>
          <w:noProof/>
        </w:rPr>
        <w:t>4</w:t>
      </w:r>
      <w:r w:rsidR="0035353A">
        <w:rPr>
          <w:noProof/>
        </w:rPr>
        <w:fldChar w:fldCharType="end"/>
      </w:r>
      <w:bookmarkEnd w:id="10"/>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r>
              <w:t>project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t xml:space="preserve">Table </w:t>
      </w:r>
      <w:r w:rsidR="0035353A">
        <w:fldChar w:fldCharType="begin"/>
      </w:r>
      <w:r w:rsidR="0035353A">
        <w:instrText xml:space="preserve"> SEQ Table \* ARABIC </w:instrText>
      </w:r>
      <w:r w:rsidR="0035353A">
        <w:fldChar w:fldCharType="separate"/>
      </w:r>
      <w:r w:rsidR="00C47499">
        <w:rPr>
          <w:noProof/>
        </w:rPr>
        <w:t>5</w:t>
      </w:r>
      <w:r w:rsidR="0035353A">
        <w:rPr>
          <w:noProof/>
        </w:rPr>
        <w:fldChar w:fldCharType="end"/>
      </w:r>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r>
              <w:t>findable</w:t>
            </w:r>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r>
              <w:t>access</w:t>
            </w:r>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2" w:name="h.cmthu8r3irbp" w:colFirst="0" w:colLast="0"/>
      <w:bookmarkEnd w:id="12"/>
      <w:r>
        <w:lastRenderedPageBreak/>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1"/>
      </w:pPr>
    </w:p>
    <w:p w14:paraId="54972A99" w14:textId="77777777" w:rsidR="002644D2" w:rsidRDefault="00A14B97">
      <w:pPr>
        <w:pStyle w:val="Normal1"/>
      </w:pPr>
      <w:r>
        <w:t>w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The DYMEX model we used was as described and parameterised by Yonow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Data were analysed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 xml:space="preserve">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3" w:name="h.it17l7i66c3a" w:colFirst="0" w:colLast="0"/>
      <w:bookmarkEnd w:id="13"/>
      <w:r>
        <w:br w:type="page"/>
      </w:r>
    </w:p>
    <w:p w14:paraId="0E7D075E" w14:textId="40A38E11" w:rsidR="002644D2" w:rsidRDefault="00A14B97" w:rsidP="00253F73">
      <w:pPr>
        <w:pStyle w:val="Heading1"/>
      </w:pPr>
      <w:r>
        <w:lastRenderedPageBreak/>
        <w:t>Results</w:t>
      </w:r>
    </w:p>
    <w:p w14:paraId="6D9047B2" w14:textId="77777777" w:rsidR="002644D2" w:rsidRDefault="00A14B97">
      <w:pPr>
        <w:pStyle w:val="Heading2"/>
        <w:contextualSpacing w:val="0"/>
      </w:pPr>
      <w:bookmarkStart w:id="14" w:name="h.g3u4dub7u3c6" w:colFirst="0" w:colLast="0"/>
      <w:bookmarkEnd w:id="14"/>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5" w:name="_Ref269370410"/>
      <w:r>
        <w:t xml:space="preserve">Figure </w:t>
      </w:r>
      <w:r w:rsidR="0035353A">
        <w:fldChar w:fldCharType="begin"/>
      </w:r>
      <w:r w:rsidR="0035353A">
        <w:instrText xml:space="preserve"> SEQ Figure \* ARABIC </w:instrText>
      </w:r>
      <w:r w:rsidR="0035353A">
        <w:fldChar w:fldCharType="separate"/>
      </w:r>
      <w:r w:rsidR="00C47499">
        <w:rPr>
          <w:noProof/>
        </w:rPr>
        <w:t>1</w:t>
      </w:r>
      <w:r w:rsidR="0035353A">
        <w:rPr>
          <w:noProof/>
        </w:rPr>
        <w:fldChar w:fldCharType="end"/>
      </w:r>
      <w:bookmarkEnd w:id="15"/>
      <w:r>
        <w:t>: Counts of mentions in articles, broken down by Impact Factor strata</w:t>
      </w:r>
    </w:p>
    <w:p w14:paraId="0CF28A60" w14:textId="77777777" w:rsidR="002644D2" w:rsidRDefault="002644D2">
      <w:pPr>
        <w:pStyle w:val="Normal1"/>
      </w:pPr>
    </w:p>
    <w:p w14:paraId="4FB34AC8" w14:textId="4CD89A26"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16" w:name="_Ref269368419"/>
      <w:r>
        <w:lastRenderedPageBreak/>
        <w:t xml:space="preserve">Table </w:t>
      </w:r>
      <w:r w:rsidR="0035353A">
        <w:fldChar w:fldCharType="begin"/>
      </w:r>
      <w:r w:rsidR="0035353A">
        <w:instrText xml:space="preserve"> SEQ Table \* ARABIC </w:instrText>
      </w:r>
      <w:r w:rsidR="0035353A">
        <w:fldChar w:fldCharType="separate"/>
      </w:r>
      <w:r w:rsidR="00C47499">
        <w:rPr>
          <w:noProof/>
        </w:rPr>
        <w:t>6</w:t>
      </w:r>
      <w:r w:rsidR="0035353A">
        <w:rPr>
          <w:noProof/>
        </w:rPr>
        <w:fldChar w:fldCharType="end"/>
      </w:r>
      <w:bookmarkEnd w:id="16"/>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170"/>
        <w:gridCol w:w="810"/>
        <w:gridCol w:w="6580"/>
      </w:tblGrid>
      <w:tr w:rsidR="00B770B5" w14:paraId="70B05E5A" w14:textId="77777777" w:rsidTr="00B770B5">
        <w:trPr>
          <w:cantSplit/>
        </w:trPr>
        <w:tc>
          <w:tcPr>
            <w:tcW w:w="2170" w:type="dxa"/>
            <w:tcMar>
              <w:top w:w="100" w:type="dxa"/>
              <w:left w:w="100" w:type="dxa"/>
              <w:bottom w:w="100" w:type="dxa"/>
              <w:right w:w="100" w:type="dxa"/>
            </w:tcMar>
          </w:tcPr>
          <w:p w14:paraId="3E36B73D" w14:textId="77777777"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Mention Type</w:t>
            </w:r>
          </w:p>
        </w:tc>
        <w:tc>
          <w:tcPr>
            <w:tcW w:w="810" w:type="dxa"/>
          </w:tcPr>
          <w:p w14:paraId="1DB6D657" w14:textId="143BC1A0" w:rsidR="00B770B5" w:rsidRPr="00B770B5" w:rsidRDefault="00B770B5"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p>
        </w:tc>
        <w:tc>
          <w:tcPr>
            <w:tcW w:w="6580" w:type="dxa"/>
            <w:tcMar>
              <w:top w:w="100" w:type="dxa"/>
              <w:left w:w="100" w:type="dxa"/>
              <w:bottom w:w="100" w:type="dxa"/>
              <w:right w:w="100" w:type="dxa"/>
            </w:tcMar>
          </w:tcPr>
          <w:p w14:paraId="54207B19" w14:textId="0B538235"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Example</w:t>
            </w:r>
          </w:p>
        </w:tc>
      </w:tr>
      <w:tr w:rsidR="00B770B5" w14:paraId="401E42AC" w14:textId="77777777" w:rsidTr="00B770B5">
        <w:trPr>
          <w:cantSplit/>
        </w:trPr>
        <w:tc>
          <w:tcPr>
            <w:tcW w:w="2170" w:type="dxa"/>
            <w:tcMar>
              <w:top w:w="100" w:type="dxa"/>
              <w:left w:w="100" w:type="dxa"/>
              <w:bottom w:w="100" w:type="dxa"/>
              <w:right w:w="100" w:type="dxa"/>
            </w:tcMar>
          </w:tcPr>
          <w:p w14:paraId="392085E7" w14:textId="77777777" w:rsidR="00B770B5" w:rsidRDefault="00B770B5" w:rsidP="00B770B5">
            <w:pPr>
              <w:pStyle w:val="Normal1"/>
              <w:keepNext/>
              <w:keepLines/>
              <w:spacing w:line="240" w:lineRule="auto"/>
            </w:pPr>
            <w:r>
              <w:rPr>
                <w:rFonts w:ascii="Calibri" w:eastAsia="Calibri" w:hAnsi="Calibri" w:cs="Calibri"/>
              </w:rPr>
              <w:t>Cite to Publication</w:t>
            </w:r>
          </w:p>
        </w:tc>
        <w:tc>
          <w:tcPr>
            <w:tcW w:w="810" w:type="dxa"/>
          </w:tcPr>
          <w:p w14:paraId="429028F2" w14:textId="537FE5A6"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6580" w:type="dxa"/>
            <w:tcMar>
              <w:top w:w="100" w:type="dxa"/>
              <w:left w:w="100" w:type="dxa"/>
              <w:bottom w:w="100" w:type="dxa"/>
              <w:right w:w="100" w:type="dxa"/>
            </w:tcMar>
          </w:tcPr>
          <w:p w14:paraId="2FBDB547" w14:textId="0A498C18" w:rsidR="00B770B5" w:rsidRDefault="00B770B5" w:rsidP="00B770B5">
            <w:pPr>
              <w:pStyle w:val="Normal1"/>
              <w:keepNext/>
              <w:keepLines/>
              <w:spacing w:line="240" w:lineRule="auto"/>
            </w:pPr>
            <w:r>
              <w:rPr>
                <w:rFonts w:ascii="Calibri" w:eastAsia="Calibri" w:hAnsi="Calibri" w:cs="Calibri"/>
                <w:i/>
              </w:rPr>
              <w:t>… was calculated using biosys (Swofford &amp; Selander 1981).</w:t>
            </w:r>
          </w:p>
        </w:tc>
      </w:tr>
      <w:tr w:rsidR="00B770B5" w14:paraId="187C05F3" w14:textId="77777777" w:rsidTr="00B770B5">
        <w:trPr>
          <w:cantSplit/>
        </w:trPr>
        <w:tc>
          <w:tcPr>
            <w:tcW w:w="2170" w:type="dxa"/>
            <w:tcMar>
              <w:top w:w="100" w:type="dxa"/>
              <w:left w:w="100" w:type="dxa"/>
              <w:bottom w:w="100" w:type="dxa"/>
              <w:right w:w="100" w:type="dxa"/>
            </w:tcMar>
          </w:tcPr>
          <w:p w14:paraId="63F08724" w14:textId="77777777" w:rsidR="00B770B5" w:rsidRDefault="00B770B5" w:rsidP="00B770B5">
            <w:pPr>
              <w:pStyle w:val="Normal1"/>
              <w:keepNext/>
              <w:keepLines/>
              <w:spacing w:line="240" w:lineRule="auto"/>
            </w:pPr>
            <w:r>
              <w:rPr>
                <w:rFonts w:ascii="Calibri" w:eastAsia="Calibri" w:hAnsi="Calibri" w:cs="Calibri"/>
              </w:rPr>
              <w:t>Cite to Users manual</w:t>
            </w:r>
          </w:p>
        </w:tc>
        <w:tc>
          <w:tcPr>
            <w:tcW w:w="810" w:type="dxa"/>
          </w:tcPr>
          <w:p w14:paraId="4CBF290A" w14:textId="6C99F8EE"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6580" w:type="dxa"/>
            <w:tcMar>
              <w:top w:w="100" w:type="dxa"/>
              <w:left w:w="100" w:type="dxa"/>
              <w:bottom w:w="100" w:type="dxa"/>
              <w:right w:w="100" w:type="dxa"/>
            </w:tcMar>
          </w:tcPr>
          <w:p w14:paraId="1D7D6BF0" w14:textId="2F7F968B" w:rsidR="00B770B5" w:rsidRDefault="00B770B5" w:rsidP="00B770B5">
            <w:pPr>
              <w:pStyle w:val="Normal1"/>
              <w:keepNext/>
              <w:keepLines/>
              <w:spacing w:line="240" w:lineRule="auto"/>
            </w:pPr>
            <w:r>
              <w:rPr>
                <w:rFonts w:ascii="Calibri" w:eastAsia="Calibri" w:hAnsi="Calibri" w:cs="Calibri"/>
                <w:i/>
              </w:rPr>
              <w:t>…  as analyzed by the BIAevaluation software (Biacore, 1997).</w:t>
            </w:r>
          </w:p>
          <w:p w14:paraId="6FA29354" w14:textId="77777777" w:rsidR="00B770B5" w:rsidRDefault="00B770B5" w:rsidP="00B770B5">
            <w:pPr>
              <w:pStyle w:val="Normal1"/>
              <w:keepNext/>
              <w:keepLines/>
              <w:spacing w:line="240" w:lineRule="auto"/>
            </w:pPr>
            <w:r>
              <w:rPr>
                <w:rFonts w:ascii="Calibri" w:eastAsia="Calibri" w:hAnsi="Calibri" w:cs="Calibri"/>
              </w:rPr>
              <w:t>Reference List has: Biacore, I. (1997). BIAevaluation Software Handbook, version 3.0 (Uppsala, Sweden: Biacore, Inc)</w:t>
            </w:r>
          </w:p>
        </w:tc>
      </w:tr>
      <w:tr w:rsidR="00B770B5" w14:paraId="12D832F0" w14:textId="77777777" w:rsidTr="00B770B5">
        <w:trPr>
          <w:cantSplit/>
        </w:trPr>
        <w:tc>
          <w:tcPr>
            <w:tcW w:w="2170" w:type="dxa"/>
            <w:tcMar>
              <w:top w:w="100" w:type="dxa"/>
              <w:left w:w="100" w:type="dxa"/>
              <w:bottom w:w="100" w:type="dxa"/>
              <w:right w:w="100" w:type="dxa"/>
            </w:tcMar>
          </w:tcPr>
          <w:p w14:paraId="68FD08FA" w14:textId="77777777" w:rsidR="00B770B5" w:rsidRDefault="00B770B5" w:rsidP="00B770B5">
            <w:pPr>
              <w:pStyle w:val="Normal1"/>
              <w:keepNext/>
              <w:keepLines/>
              <w:spacing w:line="240" w:lineRule="auto"/>
            </w:pPr>
            <w:r>
              <w:rPr>
                <w:rFonts w:ascii="Calibri" w:eastAsia="Calibri" w:hAnsi="Calibri" w:cs="Calibri"/>
              </w:rPr>
              <w:t>Cite to Project Name or Website</w:t>
            </w:r>
          </w:p>
        </w:tc>
        <w:tc>
          <w:tcPr>
            <w:tcW w:w="810" w:type="dxa"/>
          </w:tcPr>
          <w:p w14:paraId="09B9A736" w14:textId="69EFA451"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6580" w:type="dxa"/>
            <w:tcMar>
              <w:top w:w="100" w:type="dxa"/>
              <w:left w:w="100" w:type="dxa"/>
              <w:bottom w:w="100" w:type="dxa"/>
              <w:right w:w="100" w:type="dxa"/>
            </w:tcMar>
          </w:tcPr>
          <w:p w14:paraId="4E4E4685" w14:textId="5C96369A" w:rsidR="00B770B5" w:rsidRDefault="00B770B5"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B770B5" w:rsidRDefault="00B770B5"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r>
      <w:tr w:rsidR="00B770B5" w14:paraId="54D0FB04" w14:textId="77777777" w:rsidTr="00B770B5">
        <w:trPr>
          <w:cantSplit/>
        </w:trPr>
        <w:tc>
          <w:tcPr>
            <w:tcW w:w="2170" w:type="dxa"/>
            <w:tcMar>
              <w:top w:w="100" w:type="dxa"/>
              <w:left w:w="100" w:type="dxa"/>
              <w:bottom w:w="100" w:type="dxa"/>
              <w:right w:w="100" w:type="dxa"/>
            </w:tcMar>
          </w:tcPr>
          <w:p w14:paraId="0B26DF28" w14:textId="77777777" w:rsidR="00B770B5" w:rsidRDefault="00B770B5" w:rsidP="00B770B5">
            <w:pPr>
              <w:pStyle w:val="Normal1"/>
              <w:keepNext/>
              <w:keepLines/>
              <w:spacing w:line="240" w:lineRule="auto"/>
            </w:pPr>
            <w:r>
              <w:rPr>
                <w:rFonts w:ascii="Calibri" w:eastAsia="Calibri" w:hAnsi="Calibri" w:cs="Calibri"/>
              </w:rPr>
              <w:t>In-text name mention only</w:t>
            </w:r>
          </w:p>
        </w:tc>
        <w:tc>
          <w:tcPr>
            <w:tcW w:w="810" w:type="dxa"/>
          </w:tcPr>
          <w:p w14:paraId="555916AC" w14:textId="297F99F5"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90</w:t>
            </w:r>
          </w:p>
        </w:tc>
        <w:tc>
          <w:tcPr>
            <w:tcW w:w="6580" w:type="dxa"/>
            <w:tcMar>
              <w:top w:w="100" w:type="dxa"/>
              <w:left w:w="100" w:type="dxa"/>
              <w:bottom w:w="100" w:type="dxa"/>
              <w:right w:w="100" w:type="dxa"/>
            </w:tcMar>
          </w:tcPr>
          <w:p w14:paraId="6D4BBD52" w14:textId="3250805C" w:rsidR="00B770B5" w:rsidRDefault="00B770B5"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were analyzed using MapQTL (4.0) software.</w:t>
            </w:r>
          </w:p>
        </w:tc>
      </w:tr>
      <w:tr w:rsidR="00B770B5" w14:paraId="1EFC822E" w14:textId="77777777" w:rsidTr="00B770B5">
        <w:trPr>
          <w:cantSplit/>
        </w:trPr>
        <w:tc>
          <w:tcPr>
            <w:tcW w:w="2170" w:type="dxa"/>
            <w:tcMar>
              <w:top w:w="100" w:type="dxa"/>
              <w:left w:w="100" w:type="dxa"/>
              <w:bottom w:w="100" w:type="dxa"/>
              <w:right w:w="100" w:type="dxa"/>
            </w:tcMar>
          </w:tcPr>
          <w:p w14:paraId="703AAF2D" w14:textId="50DBE2A3" w:rsidR="00B770B5" w:rsidRDefault="00B770B5" w:rsidP="00B770B5">
            <w:pPr>
              <w:pStyle w:val="Normal1"/>
              <w:keepNext/>
              <w:keepLines/>
              <w:spacing w:line="240" w:lineRule="auto"/>
            </w:pPr>
            <w:r>
              <w:rPr>
                <w:rFonts w:ascii="Calibri" w:eastAsia="Calibri" w:hAnsi="Calibri" w:cs="Calibri"/>
              </w:rPr>
              <w:t xml:space="preserve">Instrument-like </w:t>
            </w:r>
          </w:p>
        </w:tc>
        <w:tc>
          <w:tcPr>
            <w:tcW w:w="810" w:type="dxa"/>
          </w:tcPr>
          <w:p w14:paraId="67A135D9" w14:textId="1F422060"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6580" w:type="dxa"/>
            <w:tcMar>
              <w:top w:w="100" w:type="dxa"/>
              <w:left w:w="100" w:type="dxa"/>
              <w:bottom w:w="100" w:type="dxa"/>
              <w:right w:w="100" w:type="dxa"/>
            </w:tcMar>
          </w:tcPr>
          <w:p w14:paraId="165F52AD" w14:textId="55C7A8BD" w:rsidR="00B770B5" w:rsidRDefault="00B770B5"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r>
      <w:tr w:rsidR="00B770B5" w14:paraId="5D61D6EA" w14:textId="77777777" w:rsidTr="00B770B5">
        <w:trPr>
          <w:cantSplit/>
        </w:trPr>
        <w:tc>
          <w:tcPr>
            <w:tcW w:w="2170" w:type="dxa"/>
            <w:tcMar>
              <w:top w:w="100" w:type="dxa"/>
              <w:left w:w="100" w:type="dxa"/>
              <w:bottom w:w="100" w:type="dxa"/>
              <w:right w:w="100" w:type="dxa"/>
            </w:tcMar>
          </w:tcPr>
          <w:p w14:paraId="581ADCC0" w14:textId="77777777" w:rsidR="00B770B5" w:rsidRDefault="00B770B5" w:rsidP="00B770B5">
            <w:pPr>
              <w:pStyle w:val="Normal1"/>
              <w:keepNext/>
              <w:keepLines/>
              <w:spacing w:line="240" w:lineRule="auto"/>
            </w:pPr>
            <w:r>
              <w:rPr>
                <w:rFonts w:ascii="Calibri" w:eastAsia="Calibri" w:hAnsi="Calibri" w:cs="Calibri"/>
              </w:rPr>
              <w:t>URL in text</w:t>
            </w:r>
          </w:p>
        </w:tc>
        <w:tc>
          <w:tcPr>
            <w:tcW w:w="810" w:type="dxa"/>
          </w:tcPr>
          <w:p w14:paraId="239CB768" w14:textId="46E0CA95"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6580" w:type="dxa"/>
            <w:tcMar>
              <w:top w:w="100" w:type="dxa"/>
              <w:left w:w="100" w:type="dxa"/>
              <w:bottom w:w="100" w:type="dxa"/>
              <w:right w:w="100" w:type="dxa"/>
            </w:tcMar>
          </w:tcPr>
          <w:p w14:paraId="19939AE1" w14:textId="2E9BA1D8" w:rsidR="00B770B5" w:rsidRDefault="00B770B5" w:rsidP="00B770B5">
            <w:pPr>
              <w:pStyle w:val="Normal1"/>
              <w:keepNext/>
              <w:keepLines/>
              <w:spacing w:line="240" w:lineRule="auto"/>
            </w:pPr>
            <w:r>
              <w:rPr>
                <w:rFonts w:ascii="Calibri" w:eastAsia="Calibri" w:hAnsi="Calibri" w:cs="Calibri"/>
                <w:i/>
              </w:rPr>
              <w:t>… freely available from http://www.cibiv.at/software/pda/ .</w:t>
            </w:r>
          </w:p>
        </w:tc>
      </w:tr>
      <w:tr w:rsidR="00B770B5" w14:paraId="3C231526" w14:textId="77777777" w:rsidTr="00B770B5">
        <w:trPr>
          <w:cantSplit/>
        </w:trPr>
        <w:tc>
          <w:tcPr>
            <w:tcW w:w="2170" w:type="dxa"/>
            <w:tcMar>
              <w:top w:w="100" w:type="dxa"/>
              <w:left w:w="100" w:type="dxa"/>
              <w:bottom w:w="100" w:type="dxa"/>
              <w:right w:w="100" w:type="dxa"/>
            </w:tcMar>
          </w:tcPr>
          <w:p w14:paraId="0D7EA541" w14:textId="77777777" w:rsidR="00B770B5" w:rsidRDefault="00B770B5" w:rsidP="00B770B5">
            <w:pPr>
              <w:pStyle w:val="Normal1"/>
              <w:keepNext/>
              <w:keepLines/>
              <w:spacing w:line="240" w:lineRule="auto"/>
            </w:pPr>
            <w:r>
              <w:rPr>
                <w:rFonts w:ascii="Calibri" w:eastAsia="Calibri" w:hAnsi="Calibri" w:cs="Calibri"/>
              </w:rPr>
              <w:t>Not even name mentioned</w:t>
            </w:r>
          </w:p>
        </w:tc>
        <w:tc>
          <w:tcPr>
            <w:tcW w:w="810" w:type="dxa"/>
          </w:tcPr>
          <w:p w14:paraId="5E5ECFD7" w14:textId="38C88973"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4</w:t>
            </w:r>
          </w:p>
        </w:tc>
        <w:tc>
          <w:tcPr>
            <w:tcW w:w="6580" w:type="dxa"/>
            <w:tcMar>
              <w:top w:w="100" w:type="dxa"/>
              <w:left w:w="100" w:type="dxa"/>
              <w:bottom w:w="100" w:type="dxa"/>
              <w:right w:w="100" w:type="dxa"/>
            </w:tcMar>
          </w:tcPr>
          <w:p w14:paraId="4E9664B6" w14:textId="4E34E5C0" w:rsidR="00B770B5" w:rsidRDefault="00B770B5" w:rsidP="00B770B5">
            <w:pPr>
              <w:pStyle w:val="Normal1"/>
              <w:keepNext/>
              <w:keepLines/>
              <w:spacing w:line="240" w:lineRule="auto"/>
            </w:pPr>
            <w:r>
              <w:rPr>
                <w:rFonts w:ascii="Calibri" w:eastAsia="Calibri" w:hAnsi="Calibri" w:cs="Calibri"/>
                <w:i/>
              </w:rPr>
              <w:t>… was carried out using software implemented in the Java programming language.</w:t>
            </w:r>
          </w:p>
        </w:tc>
      </w:tr>
    </w:tbl>
    <w:p w14:paraId="28EF1664" w14:textId="77777777" w:rsidR="002644D2" w:rsidRDefault="002644D2">
      <w:pPr>
        <w:pStyle w:val="Normal1"/>
      </w:pPr>
    </w:p>
    <w:p w14:paraId="6220354A" w14:textId="123A29CE" w:rsidR="00177E92" w:rsidRDefault="000E7C16" w:rsidP="00177E92">
      <w:pPr>
        <w:pStyle w:val="Normal1"/>
        <w:keepNext/>
      </w:pPr>
      <w:r>
        <w:rPr>
          <w:noProof/>
        </w:rPr>
        <w:drawing>
          <wp:inline distT="0" distB="0" distL="0" distR="0" wp14:anchorId="6B470A2B" wp14:editId="5B362A1F">
            <wp:extent cx="4515613" cy="3614420"/>
            <wp:effectExtent l="0" t="0" r="5715" b="0"/>
            <wp:docPr id="3" name="Picture 3"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08A934A6" w14:textId="330CB095" w:rsidR="00177E92" w:rsidRDefault="00177E92" w:rsidP="00177E92">
      <w:pPr>
        <w:pStyle w:val="Caption"/>
      </w:pPr>
      <w:r>
        <w:t xml:space="preserve">Figure </w:t>
      </w:r>
      <w:r w:rsidR="0035353A">
        <w:fldChar w:fldCharType="begin"/>
      </w:r>
      <w:r w:rsidR="0035353A">
        <w:instrText xml:space="preserve"> SEQ Figure \* ARABIC </w:instrText>
      </w:r>
      <w:r w:rsidR="0035353A">
        <w:fldChar w:fldCharType="separate"/>
      </w:r>
      <w:r w:rsidR="00C47499">
        <w:rPr>
          <w:noProof/>
        </w:rPr>
        <w:t>2</w:t>
      </w:r>
      <w:r w:rsidR="0035353A">
        <w:rPr>
          <w:noProof/>
        </w:rPr>
        <w:fldChar w:fldCharType="end"/>
      </w:r>
      <w:r>
        <w:t>: Types of software mentions</w:t>
      </w:r>
    </w:p>
    <w:p w14:paraId="2D33A1BE" w14:textId="779622C2" w:rsidR="00177E92" w:rsidRDefault="000E7C16" w:rsidP="00177E92">
      <w:pPr>
        <w:pStyle w:val="Normal1"/>
        <w:keepNext/>
      </w:pPr>
      <w:r>
        <w:rPr>
          <w:noProof/>
        </w:rPr>
        <w:lastRenderedPageBreak/>
        <w:drawing>
          <wp:inline distT="0" distB="0" distL="0" distR="0" wp14:anchorId="6159646D" wp14:editId="2625A573">
            <wp:extent cx="4658412" cy="3728720"/>
            <wp:effectExtent l="0" t="0" r="0" b="5080"/>
            <wp:docPr id="4" name="Picture 4"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412" cy="3728720"/>
                    </a:xfrm>
                    <a:prstGeom prst="rect">
                      <a:avLst/>
                    </a:prstGeom>
                    <a:noFill/>
                    <a:ln>
                      <a:noFill/>
                    </a:ln>
                  </pic:spPr>
                </pic:pic>
              </a:graphicData>
            </a:graphic>
          </wp:inline>
        </w:drawing>
      </w:r>
    </w:p>
    <w:p w14:paraId="773ACE05" w14:textId="563AE4DC" w:rsidR="002644D2" w:rsidRDefault="00177E92" w:rsidP="00177E92">
      <w:pPr>
        <w:pStyle w:val="Caption"/>
      </w:pPr>
      <w:bookmarkStart w:id="17" w:name="_Ref269370672"/>
      <w:r>
        <w:t xml:space="preserve">Figure </w:t>
      </w:r>
      <w:r w:rsidR="0035353A">
        <w:fldChar w:fldCharType="begin"/>
      </w:r>
      <w:r w:rsidR="0035353A">
        <w:instrText xml:space="preserve"> SEQ Figure \* ARABIC </w:instrText>
      </w:r>
      <w:r w:rsidR="0035353A">
        <w:fldChar w:fldCharType="separate"/>
      </w:r>
      <w:r w:rsidR="00C47499">
        <w:rPr>
          <w:noProof/>
        </w:rPr>
        <w:t>3</w:t>
      </w:r>
      <w:r w:rsidR="0035353A">
        <w:rPr>
          <w:noProof/>
        </w:rPr>
        <w:fldChar w:fldCharType="end"/>
      </w:r>
      <w:bookmarkEnd w:id="17"/>
      <w:r>
        <w:t>: Major software mention types by journal strata</w:t>
      </w:r>
    </w:p>
    <w:p w14:paraId="25FE91E6" w14:textId="77777777" w:rsidR="002644D2" w:rsidRDefault="002644D2">
      <w:pPr>
        <w:pStyle w:val="Normal1"/>
      </w:pPr>
    </w:p>
    <w:p w14:paraId="322FF69A" w14:textId="26DEBC44" w:rsidR="002644D2" w:rsidRDefault="00A14B97">
      <w:pPr>
        <w:pStyle w:val="Normal1"/>
      </w:pPr>
      <w:r>
        <w:rPr>
          <w:rFonts w:ascii="Calibri" w:eastAsia="Calibri" w:hAnsi="Calibri" w:cs="Calibri"/>
        </w:rPr>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C47499">
        <w:t xml:space="preserve">Figure </w:t>
      </w:r>
      <w:r w:rsidR="00C47499">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1"/>
      </w:pPr>
    </w:p>
    <w:p w14:paraId="62F5B6D7" w14:textId="7A1EB6E2"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r w:rsidR="000E7C16">
        <w:rPr>
          <w:rFonts w:ascii="Calibri" w:eastAsia="Calibri" w:hAnsi="Calibri" w:cs="Calibri"/>
        </w:rPr>
        <w:t>.</w:t>
      </w:r>
    </w:p>
    <w:p w14:paraId="07743CC3" w14:textId="77777777" w:rsidR="002644D2" w:rsidRDefault="00A14B97">
      <w:pPr>
        <w:pStyle w:val="Heading2"/>
        <w:contextualSpacing w:val="0"/>
      </w:pPr>
      <w:bookmarkStart w:id="18" w:name="h.l8a5g2c9aaxf" w:colFirst="0" w:colLast="0"/>
      <w:bookmarkEnd w:id="18"/>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19" w:name="h.z67lob4dzwvt" w:colFirst="0" w:colLast="0"/>
      <w:bookmarkEnd w:id="19"/>
      <w:r>
        <w:t>Identifying and finding software</w:t>
      </w:r>
    </w:p>
    <w:p w14:paraId="5156CE00" w14:textId="77777777" w:rsidR="002644D2" w:rsidRDefault="002644D2">
      <w:pPr>
        <w:pStyle w:val="Normal1"/>
      </w:pPr>
    </w:p>
    <w:p w14:paraId="1C8B5587" w14:textId="04F06BDA" w:rsidR="00A6514D" w:rsidRDefault="00A14B97">
      <w:pPr>
        <w:pStyle w:val="Normal1"/>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w:t>
      </w:r>
      <w:r>
        <w:rPr>
          <w:rFonts w:ascii="Calibri" w:eastAsia="Calibri" w:hAnsi="Calibri" w:cs="Calibri"/>
        </w:rPr>
        <w:lastRenderedPageBreak/>
        <w:t xml:space="preserve">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1"/>
        <w:rPr>
          <w:rFonts w:ascii="Calibri" w:eastAsia="Calibri" w:hAnsi="Calibri" w:cs="Calibri"/>
        </w:rPr>
      </w:pPr>
    </w:p>
    <w:p w14:paraId="0E732CD3" w14:textId="70AE2226"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 xml:space="preserve">overall 78% 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ing creators in the top tier, 75% in the middle and 79</w:t>
      </w:r>
      <w:r w:rsidR="00CA0170">
        <w:rPr>
          <w:rFonts w:ascii="Calibri" w:eastAsia="Calibri" w:hAnsi="Calibri" w:cs="Calibri"/>
        </w:rPr>
        <w:t>% in the third tier.</w:t>
      </w:r>
    </w:p>
    <w:p w14:paraId="5CB3A036" w14:textId="77777777" w:rsidR="00CA0170" w:rsidRDefault="00CA0170">
      <w:pPr>
        <w:pStyle w:val="Normal1"/>
        <w:rPr>
          <w:rFonts w:ascii="Calibri" w:eastAsia="Calibri" w:hAnsi="Calibri" w:cs="Calibri"/>
        </w:rPr>
      </w:pPr>
    </w:p>
    <w:p w14:paraId="56E1820F" w14:textId="4CD321A4"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xml:space="preserve">% overall.  Unexpectedly </w:t>
      </w:r>
      <w:r w:rsidR="008F76F6">
        <w:rPr>
          <w:rFonts w:ascii="Calibri" w:eastAsia="Calibri" w:hAnsi="Calibri" w:cs="Calibri"/>
        </w:rPr>
        <w:t xml:space="preserve">there was more </w:t>
      </w:r>
      <w:r>
        <w:rPr>
          <w:rFonts w:ascii="Calibri" w:eastAsia="Calibri" w:hAnsi="Calibri" w:cs="Calibri"/>
        </w:rPr>
        <w:t xml:space="preserve">non-identifiable software in the </w:t>
      </w:r>
      <w:r w:rsidR="008F76F6">
        <w:rPr>
          <w:rFonts w:ascii="Calibri" w:eastAsia="Calibri" w:hAnsi="Calibri" w:cs="Calibri"/>
        </w:rPr>
        <w:t>top tier journals, where only 89</w:t>
      </w:r>
      <w:r>
        <w:rPr>
          <w:rFonts w:ascii="Calibri" w:eastAsia="Calibri" w:hAnsi="Calibri" w:cs="Calibri"/>
        </w:rPr>
        <w:t xml:space="preserve">% were identifiable, </w:t>
      </w:r>
      <w:r w:rsidR="008F76F6">
        <w:rPr>
          <w:rFonts w:ascii="Calibri" w:eastAsia="Calibri" w:hAnsi="Calibri" w:cs="Calibri"/>
        </w:rPr>
        <w:t xml:space="preserve">while the others </w:t>
      </w:r>
      <w:r w:rsidR="00E10310">
        <w:rPr>
          <w:rFonts w:ascii="Calibri" w:eastAsia="Calibri" w:hAnsi="Calibri" w:cs="Calibri"/>
        </w:rPr>
        <w:t xml:space="preserve">tiers </w:t>
      </w:r>
      <w:r w:rsidR="008F76F6">
        <w:rPr>
          <w:rFonts w:ascii="Calibri" w:eastAsia="Calibri" w:hAnsi="Calibri" w:cs="Calibri"/>
        </w:rPr>
        <w:t>rarely discussed software that could not be identified (96% and 97%).</w:t>
      </w:r>
    </w:p>
    <w:p w14:paraId="2447596F" w14:textId="77777777" w:rsidR="00CA0170" w:rsidRDefault="00CA0170">
      <w:pPr>
        <w:pStyle w:val="Normal1"/>
        <w:rPr>
          <w:rFonts w:ascii="Calibri" w:eastAsia="Calibri" w:hAnsi="Calibri" w:cs="Calibri"/>
        </w:rPr>
      </w:pPr>
    </w:p>
    <w:p w14:paraId="63167F02" w14:textId="2077742D"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7</w:t>
      </w:r>
      <w:r>
        <w:rPr>
          <w:rFonts w:ascii="Calibri" w:eastAsia="Calibri" w:hAnsi="Calibri" w:cs="Calibri"/>
        </w:rPr>
        <w:t xml:space="preserve">% of packages mentioned in papers provided sufficient information to find the software, while </w:t>
      </w:r>
      <w:r w:rsidR="008F76F6">
        <w:rPr>
          <w:rFonts w:ascii="Calibri" w:eastAsia="Calibri" w:hAnsi="Calibri" w:cs="Calibri"/>
        </w:rPr>
        <w:t>13</w:t>
      </w:r>
      <w:r>
        <w:rPr>
          <w:rFonts w:ascii="Calibri" w:eastAsia="Calibri" w:hAnsi="Calibri" w:cs="Calibri"/>
        </w:rPr>
        <w:t>% were not findable</w:t>
      </w:r>
      <w:r w:rsidR="008F76F6">
        <w:rPr>
          <w:rFonts w:ascii="Calibri" w:eastAsia="Calibri" w:hAnsi="Calibri" w:cs="Calibri"/>
        </w:rPr>
        <w:t xml:space="preserve"> at all</w:t>
      </w:r>
      <w:r>
        <w:rPr>
          <w:rFonts w:ascii="Calibri" w:eastAsia="Calibri" w:hAnsi="Calibri" w:cs="Calibri"/>
        </w:rPr>
        <w:t>. Again, publications in the top tier performed a little worse on this</w:t>
      </w:r>
      <w:r w:rsidR="00920BB9">
        <w:rPr>
          <w:rFonts w:ascii="Calibri" w:eastAsia="Calibri" w:hAnsi="Calibri" w:cs="Calibri"/>
        </w:rPr>
        <w:t>, with only 84% in Tier 1, 85% in Tier 2, and 91</w:t>
      </w:r>
      <w:r w:rsidR="001B22BC">
        <w:rPr>
          <w:rFonts w:ascii="Calibri" w:eastAsia="Calibri" w:hAnsi="Calibri" w:cs="Calibri"/>
        </w:rPr>
        <w:t>% in Tier 3.</w:t>
      </w:r>
    </w:p>
    <w:p w14:paraId="6B03845D" w14:textId="77777777" w:rsidR="00A6514D" w:rsidRDefault="00A6514D" w:rsidP="00323B94">
      <w:pPr>
        <w:pStyle w:val="Normal1"/>
      </w:pPr>
    </w:p>
    <w:p w14:paraId="29090323" w14:textId="26B17544" w:rsidR="002644D2" w:rsidRPr="00A6514D" w:rsidRDefault="00323B94">
      <w:pPr>
        <w:pStyle w:val="Normal1"/>
        <w:rPr>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9CA1F25" w14:textId="77777777" w:rsidR="002644D2" w:rsidRDefault="00A14B97">
      <w:pPr>
        <w:pStyle w:val="Heading3"/>
        <w:contextualSpacing w:val="0"/>
      </w:pPr>
      <w:bookmarkStart w:id="20" w:name="h.6pf4bxslsw60" w:colFirst="0" w:colLast="0"/>
      <w:bookmarkEnd w:id="20"/>
      <w:r>
        <w:t>Accessibility and reusability</w:t>
      </w:r>
    </w:p>
    <w:p w14:paraId="3A19A895" w14:textId="77777777" w:rsidR="002644D2" w:rsidRDefault="002644D2">
      <w:pPr>
        <w:pStyle w:val="Normal1"/>
      </w:pPr>
    </w:p>
    <w:p w14:paraId="05652351" w14:textId="7384E453"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as 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063651C9"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 xml:space="preserve">% overall) </w:t>
      </w:r>
      <w:r w:rsidRPr="00375AA7">
        <w:rPr>
          <w:rFonts w:ascii="Calibri" w:eastAsia="Calibri" w:hAnsi="Calibri" w:cs="Calibri"/>
        </w:rPr>
        <w:t xml:space="preserve">offered access without payment, while </w:t>
      </w:r>
      <w:r w:rsidR="007643AE" w:rsidRPr="007643AE">
        <w:rPr>
          <w:rFonts w:ascii="Calibri" w:eastAsia="Calibri" w:hAnsi="Calibri" w:cs="Calibri"/>
        </w:rPr>
        <w:t xml:space="preserve">46 </w:t>
      </w:r>
      <w:r w:rsidR="00375AA7" w:rsidRPr="00375AA7">
        <w:rPr>
          <w:rFonts w:ascii="Calibri" w:eastAsia="Calibri" w:hAnsi="Calibri" w:cs="Calibri"/>
        </w:rPr>
        <w:t>(</w:t>
      </w:r>
      <w:r w:rsidR="007643AE">
        <w:rPr>
          <w:rFonts w:ascii="Calibri" w:eastAsia="Calibri" w:hAnsi="Calibri" w:cs="Calibri"/>
        </w:rPr>
        <w:t>31</w:t>
      </w:r>
      <w:r w:rsidRPr="00375AA7">
        <w:rPr>
          <w:rFonts w:ascii="Calibri" w:eastAsia="Calibri" w:hAnsi="Calibri" w:cs="Calibri"/>
        </w:rPr>
        <w:t>%</w:t>
      </w:r>
      <w:r w:rsidR="00375AA7" w:rsidRPr="00375AA7">
        <w:rPr>
          <w:rFonts w:ascii="Calibri" w:eastAsia="Calibri" w:hAnsi="Calibri" w:cs="Calibri"/>
        </w:rPr>
        <w:t xml:space="preserve"> overall)</w:t>
      </w:r>
      <w:r w:rsidRPr="00375AA7">
        <w:rPr>
          <w:rFonts w:ascii="Calibri" w:eastAsia="Calibri" w:hAnsi="Calibri" w:cs="Calibri"/>
        </w:rPr>
        <w:t xml:space="preserve"> 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1D050030" w:rsidR="002644D2" w:rsidRDefault="00A14B97">
      <w:pPr>
        <w:pStyle w:val="Normal1"/>
        <w:rPr>
          <w:rFonts w:ascii="Calibri" w:eastAsia="Calibri" w:hAnsi="Calibri" w:cs="Calibri"/>
        </w:rPr>
      </w:pPr>
      <w:r>
        <w:rPr>
          <w:rFonts w:ascii="Calibri" w:eastAsia="Calibri" w:hAnsi="Calibri" w:cs="Calibri"/>
        </w:rPr>
        <w:t>Viewed by</w:t>
      </w:r>
      <w:r w:rsidR="00A85AEF">
        <w:rPr>
          <w:rFonts w:ascii="Calibri" w:eastAsia="Calibri" w:hAnsi="Calibri" w:cs="Calibri"/>
        </w:rPr>
        <w:t xml:space="preserve"> strata, as shown in </w:t>
      </w:r>
      <w:r w:rsidR="00A85AEF">
        <w:rPr>
          <w:rFonts w:ascii="Calibri" w:eastAsia="Calibri" w:hAnsi="Calibri" w:cs="Calibri"/>
        </w:rPr>
        <w:fldChar w:fldCharType="begin"/>
      </w:r>
      <w:r w:rsidR="00A85AEF">
        <w:rPr>
          <w:rFonts w:ascii="Calibri" w:eastAsia="Calibri" w:hAnsi="Calibri" w:cs="Calibri"/>
        </w:rPr>
        <w:instrText xml:space="preserve"> REF _Ref270151781 \h </w:instrText>
      </w:r>
      <w:r w:rsidR="00A85AEF">
        <w:rPr>
          <w:rFonts w:ascii="Calibri" w:eastAsia="Calibri" w:hAnsi="Calibri" w:cs="Calibri"/>
        </w:rPr>
      </w:r>
      <w:r w:rsidR="00A85AEF">
        <w:rPr>
          <w:rFonts w:ascii="Calibri" w:eastAsia="Calibri" w:hAnsi="Calibri" w:cs="Calibri"/>
        </w:rPr>
        <w:fldChar w:fldCharType="separate"/>
      </w:r>
      <w:r w:rsidR="00C47499">
        <w:t xml:space="preserve">Figure </w:t>
      </w:r>
      <w:r w:rsidR="00C47499">
        <w:rPr>
          <w:noProof/>
        </w:rPr>
        <w:t>4</w:t>
      </w:r>
      <w:r w:rsidR="00A85AEF">
        <w:rPr>
          <w:rFonts w:ascii="Calibri" w:eastAsia="Calibri" w:hAnsi="Calibri" w:cs="Calibri"/>
        </w:rPr>
        <w:fldChar w:fldCharType="end"/>
      </w:r>
      <w:r>
        <w:rPr>
          <w:rFonts w:ascii="Calibri" w:eastAsia="Calibri" w:hAnsi="Calibri" w:cs="Calibri"/>
        </w:rPr>
        <w:t xml:space="preserve">, </w:t>
      </w:r>
      <w:r w:rsidR="000F5D39">
        <w:rPr>
          <w:rFonts w:ascii="Calibri" w:eastAsia="Calibri" w:hAnsi="Calibri" w:cs="Calibri"/>
        </w:rPr>
        <w:t xml:space="preserve">we can see that there is no systematic variance across strata on these features, meaning that </w:t>
      </w:r>
      <w:r w:rsidR="00F53848">
        <w:rPr>
          <w:rFonts w:ascii="Calibri" w:eastAsia="Calibri" w:hAnsi="Calibri" w:cs="Calibri"/>
        </w:rPr>
        <w:t xml:space="preserve">the replicability and extendability of articles published in higher quality venues is no higher than those published in lower quality venues.  </w:t>
      </w:r>
    </w:p>
    <w:p w14:paraId="026AF6BA" w14:textId="77777777" w:rsidR="00095289" w:rsidRDefault="00095289">
      <w:pPr>
        <w:pStyle w:val="Normal1"/>
      </w:pPr>
    </w:p>
    <w:p w14:paraId="357BEA77" w14:textId="77777777" w:rsidR="00A85AEF" w:rsidRDefault="00095289" w:rsidP="00A85AEF">
      <w:pPr>
        <w:pStyle w:val="Normal1"/>
        <w:keepNext/>
      </w:pPr>
      <w:r>
        <w:rPr>
          <w:noProof/>
        </w:rPr>
        <w:lastRenderedPageBreak/>
        <w:drawing>
          <wp:inline distT="0" distB="0" distL="0" distR="0" wp14:anchorId="67ACDA38" wp14:editId="22B5091D">
            <wp:extent cx="3801491" cy="3042818"/>
            <wp:effectExtent l="0" t="0" r="8890" b="5715"/>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1599" cy="3042904"/>
                    </a:xfrm>
                    <a:prstGeom prst="rect">
                      <a:avLst/>
                    </a:prstGeom>
                    <a:noFill/>
                    <a:ln>
                      <a:noFill/>
                    </a:ln>
                  </pic:spPr>
                </pic:pic>
              </a:graphicData>
            </a:graphic>
          </wp:inline>
        </w:drawing>
      </w:r>
    </w:p>
    <w:p w14:paraId="38A5F0E6" w14:textId="63E4FE63" w:rsidR="002644D2" w:rsidRDefault="00A85AEF" w:rsidP="00A85AEF">
      <w:pPr>
        <w:pStyle w:val="Caption"/>
      </w:pPr>
      <w:bookmarkStart w:id="21" w:name="_Ref270151781"/>
      <w:r>
        <w:t xml:space="preserve">Figure </w:t>
      </w:r>
      <w:r w:rsidR="0035353A">
        <w:fldChar w:fldCharType="begin"/>
      </w:r>
      <w:r w:rsidR="0035353A">
        <w:instrText xml:space="preserve"> SEQ Figure \* ARABIC </w:instrText>
      </w:r>
      <w:r w:rsidR="0035353A">
        <w:fldChar w:fldCharType="separate"/>
      </w:r>
      <w:r w:rsidR="00C47499">
        <w:rPr>
          <w:noProof/>
        </w:rPr>
        <w:t>4</w:t>
      </w:r>
      <w:r w:rsidR="0035353A">
        <w:rPr>
          <w:noProof/>
        </w:rPr>
        <w:fldChar w:fldCharType="end"/>
      </w:r>
      <w:bookmarkEnd w:id="21"/>
      <w:r>
        <w:t>: Accessibility and reusability of software by strata</w:t>
      </w:r>
    </w:p>
    <w:p w14:paraId="511771BC" w14:textId="77777777" w:rsidR="002644D2" w:rsidRDefault="00A14B97">
      <w:pPr>
        <w:pStyle w:val="Heading1"/>
        <w:widowControl w:val="0"/>
        <w:contextualSpacing w:val="0"/>
      </w:pPr>
      <w:bookmarkStart w:id="22" w:name="h.205c39kaboy1" w:colFirst="0" w:colLast="0"/>
      <w:bookmarkEnd w:id="22"/>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60B0A322" w:rsidR="002644D2" w:rsidRDefault="00A14B97">
      <w:pPr>
        <w:pStyle w:val="Normal1"/>
        <w:widowControl w:val="0"/>
      </w:pPr>
      <w:r>
        <w:t xml:space="preserve">While almost all mentions allow for identification of the software discussed, but only </w:t>
      </w:r>
      <w:r w:rsidR="00095289">
        <w:t>87</w:t>
      </w:r>
      <w:r>
        <w:t xml:space="preserve">% provide sufficient information to find that software. Yet software, unlike almost all articles, typically changes over time, the ability to find a particular version is more important, and only </w:t>
      </w:r>
      <w:r w:rsidR="00F22700">
        <w:t>28</w:t>
      </w:r>
      <w:r>
        <w:t xml:space="preserve">% of software mentions provide that information; moreover only in </w:t>
      </w:r>
      <w:r w:rsidR="00F22700">
        <w:t>5</w:t>
      </w:r>
      <w:r>
        <w:t>% of cases can that specific version be found.</w:t>
      </w:r>
    </w:p>
    <w:p w14:paraId="360C9C8B" w14:textId="77777777" w:rsidR="002644D2" w:rsidRDefault="002644D2">
      <w:pPr>
        <w:pStyle w:val="Normal1"/>
        <w:widowControl w:val="0"/>
      </w:pPr>
    </w:p>
    <w:p w14:paraId="1CDE619B" w14:textId="18491F63"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r w:rsidR="00F22700">
        <w:t>78</w:t>
      </w:r>
      <w:r>
        <w:t>%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6555C647"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r w:rsidR="00EB551A">
        <w:t>79</w:t>
      </w:r>
      <w:r>
        <w:t xml:space="preserve">% </w:t>
      </w:r>
      <w:r>
        <w:lastRenderedPageBreak/>
        <w:t xml:space="preserve">of software is available in any form, while only </w:t>
      </w:r>
      <w:r w:rsidR="00EB551A">
        <w:t>32</w:t>
      </w:r>
      <w:r>
        <w:t xml:space="preserve">% of the software mentioned is available in source form, facilitating inspection by those interested in replicating the research. Finally, only </w:t>
      </w:r>
      <w:r w:rsidR="00EB551A">
        <w:t>20</w:t>
      </w:r>
      <w:r>
        <w:t xml:space="preserve">% 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23" w:name="h.19ksdyujm55t" w:colFirst="0" w:colLast="0"/>
      <w:bookmarkEnd w:id="23"/>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3AF78DBF" w:rsidR="002644D2" w:rsidRDefault="00A14B97">
      <w:pPr>
        <w:pStyle w:val="Normal1"/>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tiers seemed more </w:t>
      </w:r>
      <w:r w:rsidR="00244686" w:rsidRPr="000E7ECF">
        <w:t xml:space="preserve">likely to have such policies (3 of 5 </w:t>
      </w:r>
      <w:r w:rsidR="00244686" w:rsidRPr="000E7ECF">
        <w:lastRenderedPageBreak/>
        <w:t>journals</w:t>
      </w:r>
      <w:r w:rsidRPr="000E7ECF">
        <w:t xml:space="preserve"> in 1st tier</w:t>
      </w:r>
      <w:r w:rsidR="00244686" w:rsidRPr="000E7ECF">
        <w:t xml:space="preserve"> (60%), 10 of 23</w:t>
      </w:r>
      <w:r w:rsidRPr="000E7ECF">
        <w:t xml:space="preserve"> in 2nd tier</w:t>
      </w:r>
      <w:r w:rsidR="00244686" w:rsidRPr="000E7ECF">
        <w:t xml:space="preserve"> (43%) and 1 of 30</w:t>
      </w:r>
      <w:r w:rsidRPr="000E7ECF">
        <w:t xml:space="preserve"> in the third tier</w:t>
      </w:r>
      <w:r w:rsidR="00244686" w:rsidRPr="000E7ECF">
        <w:t xml:space="preserve"> (3%</w:t>
      </w:r>
      <w:r w:rsidRPr="000E7ECF">
        <w:t xml:space="preserve">). It may be that with clearer standards </w:t>
      </w:r>
      <w:r w:rsidR="00434513" w:rsidRPr="000E7ECF">
        <w:t>that</w:t>
      </w:r>
      <w:r w:rsidRPr="000E7ECF">
        <w:t xml:space="preserve"> are more broadly expected by authors, reviewers, editors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07833AB7" w:rsidR="002644D2" w:rsidRDefault="00A14B97">
      <w:pPr>
        <w:pStyle w:val="Normal1"/>
        <w:widowControl w:val="0"/>
      </w:pPr>
      <w:r>
        <w:rPr>
          <w:b/>
        </w:rPr>
        <w:t>Improving crediting.</w:t>
      </w:r>
      <w:r>
        <w:t xml:space="preserve"> As with identification and findability, authors appear committed to providing information about the origins of software</w:t>
      </w:r>
      <w:r w:rsidR="00BC2FEE">
        <w:t xml:space="preserve">. </w:t>
      </w:r>
      <w:r>
        <w:t>Yet some forms of mentions offer more potential than others. In particular</w:t>
      </w:r>
      <w:r w:rsidR="00BC2FEE">
        <w:t>,</w:t>
      </w:r>
      <w:r>
        <w:t xml:space="preserve">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09636A1E"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77711059" w:rsidR="002644D2" w:rsidRDefault="00A14B97">
      <w:pPr>
        <w:pStyle w:val="Normal1"/>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 xml:space="preserve">(18%) </w:t>
      </w:r>
      <w:r w:rsidR="00A87ADC">
        <w:t>made a specific request to be me</w:t>
      </w:r>
      <w:r w:rsidR="00531E23">
        <w:t>ntioned in some way. These were mentioned in 15 articles, resulting in 31 combinations of these packages and articles. We found 21 cases where the requested citation was used</w:t>
      </w:r>
      <w:r>
        <w:t xml:space="preserve"> </w:t>
      </w:r>
      <w:r w:rsidR="00531E23">
        <w:t>(68%, across 11 articles)</w:t>
      </w:r>
      <w:r>
        <w:t xml:space="preserve">, leaving </w:t>
      </w:r>
      <w:r w:rsidR="00531E23">
        <w:t>10 cases where the request was not followed (32%, occurring across 8 articles)</w:t>
      </w:r>
      <w:r>
        <w:t xml:space="preserve">. We can </w:t>
      </w:r>
      <w:r>
        <w:lastRenderedPageBreak/>
        <w:t>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540D023E" w:rsidR="002644D2" w:rsidRDefault="00A14B97">
      <w:pPr>
        <w:pStyle w:val="Normal1"/>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sidRPr="0035353A">
        <w:rPr>
          <w:rStyle w:val="FootnoteReference"/>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sidRPr="0035353A">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1"/>
        <w:widowControl w:val="0"/>
      </w:pPr>
    </w:p>
    <w:p w14:paraId="2EB9F5F3" w14:textId="121BDF7D" w:rsidR="002644D2" w:rsidRDefault="00A14B97" w:rsidP="004A5F81">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 xml:space="preserve">were only able to use code to successfully replicate the analysis in 14 cases. Clearly a policy is only as good as its enforcement. Finally, this approach assumes </w:t>
      </w:r>
      <w:r>
        <w:lastRenderedPageBreak/>
        <w:t>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24" w:name="h.4xrdh6tylsr7" w:colFirst="0" w:colLast="0"/>
      <w:bookmarkEnd w:id="24"/>
      <w:r>
        <w:t>Conclusion and Future research</w:t>
      </w:r>
    </w:p>
    <w:p w14:paraId="64E5EA33" w14:textId="77777777" w:rsidR="002644D2" w:rsidRDefault="002644D2">
      <w:pPr>
        <w:pStyle w:val="Normal1"/>
        <w:widowControl w:val="0"/>
      </w:pPr>
    </w:p>
    <w:p w14:paraId="63568157" w14:textId="5FE65249"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these </w:t>
      </w:r>
      <w:r w:rsidR="00C84D18">
        <w:t>only constituted 37</w:t>
      </w:r>
      <w:r w:rsidR="00140E5E">
        <w:t>% of mentions of software.</w:t>
      </w:r>
    </w:p>
    <w:p w14:paraId="08ACC625" w14:textId="77777777" w:rsidR="002644D2" w:rsidRDefault="002644D2">
      <w:pPr>
        <w:pStyle w:val="Normal1"/>
        <w:widowControl w:val="0"/>
      </w:pPr>
    </w:p>
    <w:p w14:paraId="673A1D41" w14:textId="77777777" w:rsidR="002644D2" w:rsidRDefault="00A14B97">
      <w:pPr>
        <w:pStyle w:val="Normal1"/>
        <w:widowControl w:val="0"/>
      </w:pPr>
      <w:r>
        <w:t>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2CB9DBD0"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t>. Data storage and manipulation was done with the Apache Jena software (</w:t>
      </w:r>
      <w:r w:rsidRPr="00F80336">
        <w:t>https://jena.apache.org/</w:t>
      </w:r>
      <w:r>
        <w:t xml:space="preserve">, written by the Apache jena team, </w:t>
      </w:r>
      <w:r w:rsidRPr="00F80336">
        <w:t>https://jena.apache.org/about_jena/team.html</w:t>
      </w:r>
      <w:r>
        <w:t>) and the spin framework (</w:t>
      </w:r>
      <w:r w:rsidRPr="00F80336">
        <w:t>http://spinrdf.org/spin.html</w:t>
      </w:r>
      <w:r>
        <w:t xml:space="preserve">, written by </w:t>
      </w:r>
      <w:r w:rsidRPr="00F80336">
        <w:t>Holger Knublauch</w:t>
      </w:r>
      <w:r>
        <w:t xml:space="preserve">). Jena and R were linked using the rrdf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t>. Additional data manipulation used the dplyr and reshape2 R libraries, both written by Hadley Wickham.</w:t>
      </w:r>
    </w:p>
    <w:p w14:paraId="502C20BA" w14:textId="77777777" w:rsidR="00552186" w:rsidRDefault="00552186" w:rsidP="00F80336">
      <w:pPr>
        <w:pStyle w:val="Normal1"/>
        <w:widowControl w:val="0"/>
      </w:pPr>
    </w:p>
    <w:p w14:paraId="3181CB87" w14:textId="496D3F29" w:rsidR="000C3A5D" w:rsidRDefault="00982368" w:rsidP="00F80336">
      <w:pPr>
        <w:pStyle w:val="Normal1"/>
        <w:widowControl w:val="0"/>
      </w:pPr>
      <w:r>
        <w:t xml:space="preserve">The authors wish to thank </w:t>
      </w:r>
      <w:r w:rsidR="000A5048">
        <w:t>Catherine Grady</w:t>
      </w:r>
      <w:r>
        <w:t xml:space="preserve"> for her assistance with content analysis.</w:t>
      </w:r>
    </w:p>
    <w:p w14:paraId="47F04FD1" w14:textId="77777777" w:rsidR="00552186" w:rsidRDefault="00552186" w:rsidP="00F80336">
      <w:pPr>
        <w:pStyle w:val="Normal1"/>
        <w:widowControl w:val="0"/>
      </w:pPr>
    </w:p>
    <w:p w14:paraId="5B69BFE0" w14:textId="1F07EC6C" w:rsidR="000C3A5D"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pStyle w:val="Normal1"/>
        <w:widowControl w:val="0"/>
      </w:pPr>
    </w:p>
    <w:p w14:paraId="6EBCCA50" w14:textId="52585169" w:rsidR="00C55B72" w:rsidRPr="00F80336" w:rsidRDefault="00860880" w:rsidP="00860880">
      <w:pPr>
        <w:pStyle w:val="Normal1"/>
        <w:widowControl w:val="0"/>
      </w:pPr>
      <w:r>
        <w:t>This material is based upon work supported by the National Science Foundation under Grant No. SMA-1064209.</w:t>
      </w:r>
    </w:p>
    <w:p w14:paraId="25CB39D0" w14:textId="77777777"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t>References</w:t>
      </w:r>
    </w:p>
    <w:p w14:paraId="1C41F871" w14:textId="77777777" w:rsidR="001C4782" w:rsidRPr="001C4782" w:rsidRDefault="001C4782">
      <w:pPr>
        <w:pStyle w:val="Normal1"/>
        <w:rPr>
          <w:b/>
        </w:rPr>
      </w:pPr>
    </w:p>
    <w:p w14:paraId="4D8BC24E" w14:textId="77777777" w:rsidR="0035353A" w:rsidRPr="0035353A" w:rsidRDefault="00E67384" w:rsidP="0035353A">
      <w:pPr>
        <w:pStyle w:val="Bibliography"/>
        <w:rPr>
          <w:color w:val="auto"/>
        </w:rPr>
      </w:pPr>
      <w:r>
        <w:fldChar w:fldCharType="begin"/>
      </w:r>
      <w:r w:rsidR="00C47499">
        <w:instrText xml:space="preserve"> ADDIN ZOTERO_BIBL {"custom":[]} CSL_BIBLIOGRAPHY </w:instrText>
      </w:r>
      <w:r>
        <w:fldChar w:fldCharType="separate"/>
      </w:r>
      <w:r w:rsidR="0035353A" w:rsidRPr="0035353A">
        <w:rPr>
          <w:color w:val="auto"/>
        </w:rPr>
        <w:t xml:space="preserve">Altman, M., &amp; King, G. (2007). A proposed standard for the scholarly citation of quantitative data. </w:t>
      </w:r>
      <w:r w:rsidR="0035353A" w:rsidRPr="0035353A">
        <w:rPr>
          <w:i/>
          <w:iCs/>
          <w:color w:val="auto"/>
        </w:rPr>
        <w:t>D-Lib Magazine</w:t>
      </w:r>
      <w:r w:rsidR="0035353A" w:rsidRPr="0035353A">
        <w:rPr>
          <w:color w:val="auto"/>
        </w:rPr>
        <w:t xml:space="preserve">, </w:t>
      </w:r>
      <w:r w:rsidR="0035353A" w:rsidRPr="0035353A">
        <w:rPr>
          <w:i/>
          <w:iCs/>
          <w:color w:val="auto"/>
        </w:rPr>
        <w:t>13</w:t>
      </w:r>
      <w:r w:rsidR="0035353A" w:rsidRPr="0035353A">
        <w:rPr>
          <w:color w:val="auto"/>
        </w:rPr>
        <w:t>(3/4). Retrieved from http://papers.ssrn.com/sol3/papers.cfm?abstract_id=1081955</w:t>
      </w:r>
    </w:p>
    <w:p w14:paraId="05AA04B4" w14:textId="77777777" w:rsidR="0035353A" w:rsidRPr="0035353A" w:rsidRDefault="0035353A" w:rsidP="0035353A">
      <w:pPr>
        <w:pStyle w:val="Bibliography"/>
        <w:rPr>
          <w:color w:val="auto"/>
        </w:rPr>
      </w:pPr>
      <w:r w:rsidRPr="0035353A">
        <w:rPr>
          <w:color w:val="auto"/>
        </w:rPr>
        <w:t xml:space="preserve">Borgman, C. L., Wallis, J. C., &amp; Mayernik, M. S. (2012). Who’s Got the Data? Interdependencies in Science and Technology Collaborations. </w:t>
      </w:r>
      <w:r w:rsidRPr="0035353A">
        <w:rPr>
          <w:i/>
          <w:iCs/>
          <w:color w:val="auto"/>
        </w:rPr>
        <w:t>Computer Supported Cooperative Work (CSCW)</w:t>
      </w:r>
      <w:r w:rsidRPr="0035353A">
        <w:rPr>
          <w:color w:val="auto"/>
        </w:rPr>
        <w:t xml:space="preserve">, </w:t>
      </w:r>
      <w:r w:rsidRPr="0035353A">
        <w:rPr>
          <w:i/>
          <w:iCs/>
          <w:color w:val="auto"/>
        </w:rPr>
        <w:t>21</w:t>
      </w:r>
      <w:r w:rsidRPr="0035353A">
        <w:rPr>
          <w:color w:val="auto"/>
        </w:rPr>
        <w:t>(6), 485–523. doi:10.1007/s10606-012-9169-z</w:t>
      </w:r>
    </w:p>
    <w:p w14:paraId="6683231D" w14:textId="77777777" w:rsidR="0035353A" w:rsidRPr="0035353A" w:rsidRDefault="0035353A" w:rsidP="0035353A">
      <w:pPr>
        <w:pStyle w:val="Bibliography"/>
        <w:rPr>
          <w:color w:val="auto"/>
        </w:rPr>
      </w:pPr>
      <w:r w:rsidRPr="0035353A">
        <w:rPr>
          <w:color w:val="auto"/>
        </w:rPr>
        <w:t xml:space="preserve">Byrt, T., Bishop, J., &amp; Carlin, J. B. (1993). Bias, prevalence and kappa. </w:t>
      </w:r>
      <w:r w:rsidRPr="0035353A">
        <w:rPr>
          <w:i/>
          <w:iCs/>
          <w:color w:val="auto"/>
        </w:rPr>
        <w:t>Journal of Clinical Epidemiology</w:t>
      </w:r>
      <w:r w:rsidRPr="0035353A">
        <w:rPr>
          <w:color w:val="auto"/>
        </w:rPr>
        <w:t xml:space="preserve">, </w:t>
      </w:r>
      <w:r w:rsidRPr="0035353A">
        <w:rPr>
          <w:i/>
          <w:iCs/>
          <w:color w:val="auto"/>
        </w:rPr>
        <w:t>46</w:t>
      </w:r>
      <w:r w:rsidRPr="0035353A">
        <w:rPr>
          <w:color w:val="auto"/>
        </w:rPr>
        <w:t>(5), 423–429. doi:10.1016/0895-4356(93)90018-V</w:t>
      </w:r>
    </w:p>
    <w:p w14:paraId="4FE6F271" w14:textId="77777777" w:rsidR="0035353A" w:rsidRPr="0035353A" w:rsidRDefault="0035353A" w:rsidP="0035353A">
      <w:pPr>
        <w:pStyle w:val="Bibliography"/>
        <w:rPr>
          <w:color w:val="auto"/>
        </w:rPr>
      </w:pPr>
      <w:r w:rsidRPr="0035353A">
        <w:rPr>
          <w:color w:val="auto"/>
        </w:rPr>
        <w:t xml:space="preserve">Cano, V. (1989). Citation behavior: Classification, utility, and location. </w:t>
      </w:r>
      <w:r w:rsidRPr="0035353A">
        <w:rPr>
          <w:i/>
          <w:iCs/>
          <w:color w:val="auto"/>
        </w:rPr>
        <w:t>Journal of the American Society for Information Science</w:t>
      </w:r>
      <w:r w:rsidRPr="0035353A">
        <w:rPr>
          <w:color w:val="auto"/>
        </w:rPr>
        <w:t xml:space="preserve">, </w:t>
      </w:r>
      <w:r w:rsidRPr="0035353A">
        <w:rPr>
          <w:i/>
          <w:iCs/>
          <w:color w:val="auto"/>
        </w:rPr>
        <w:t>40</w:t>
      </w:r>
      <w:r w:rsidRPr="0035353A">
        <w:rPr>
          <w:color w:val="auto"/>
        </w:rPr>
        <w:t>(4), 284–290.</w:t>
      </w:r>
    </w:p>
    <w:p w14:paraId="69EFA9E5" w14:textId="77777777" w:rsidR="0035353A" w:rsidRPr="0035353A" w:rsidRDefault="0035353A" w:rsidP="0035353A">
      <w:pPr>
        <w:pStyle w:val="Bibliography"/>
        <w:rPr>
          <w:color w:val="auto"/>
        </w:rPr>
      </w:pPr>
      <w:r w:rsidRPr="0035353A">
        <w:rPr>
          <w:color w:val="auto"/>
        </w:rPr>
        <w:t xml:space="preserve">CODATA-ICSTI Task Group on Data Citation Standards and Practices. (2013). Out of cite, out of mind: The current state of practice, policy, and technology for the citation of data. </w:t>
      </w:r>
      <w:r w:rsidRPr="0035353A">
        <w:rPr>
          <w:i/>
          <w:iCs/>
          <w:color w:val="auto"/>
        </w:rPr>
        <w:t>Data Science Journal</w:t>
      </w:r>
      <w:r w:rsidRPr="0035353A">
        <w:rPr>
          <w:color w:val="auto"/>
        </w:rPr>
        <w:t xml:space="preserve">, </w:t>
      </w:r>
      <w:r w:rsidRPr="0035353A">
        <w:rPr>
          <w:i/>
          <w:iCs/>
          <w:color w:val="auto"/>
        </w:rPr>
        <w:t>12</w:t>
      </w:r>
      <w:r w:rsidRPr="0035353A">
        <w:rPr>
          <w:color w:val="auto"/>
        </w:rPr>
        <w:t>(September).</w:t>
      </w:r>
    </w:p>
    <w:p w14:paraId="2A55B605" w14:textId="77777777" w:rsidR="0035353A" w:rsidRPr="0035353A" w:rsidRDefault="0035353A" w:rsidP="0035353A">
      <w:pPr>
        <w:pStyle w:val="Bibliography"/>
        <w:rPr>
          <w:color w:val="auto"/>
        </w:rPr>
      </w:pPr>
      <w:r w:rsidRPr="0035353A">
        <w:rPr>
          <w:color w:val="auto"/>
        </w:rPr>
        <w:t xml:space="preserve">Edwards, P. N., Jackson, S. J., Chalmers, M. K., Bowker, G. C., Borgman, C. L., Ribes, D., … Calvert, S. (2013). </w:t>
      </w:r>
      <w:r w:rsidRPr="0035353A">
        <w:rPr>
          <w:i/>
          <w:iCs/>
          <w:color w:val="auto"/>
        </w:rPr>
        <w:t>Knowledge Infrastructures: Intellectual Frameworks and Research Challenges</w:t>
      </w:r>
      <w:r w:rsidRPr="0035353A">
        <w:rPr>
          <w:color w:val="auto"/>
        </w:rPr>
        <w:t xml:space="preserve"> (Working Paper). Retrieved from http://deepblue.lib.umich.edu/handle/2027.42/97552</w:t>
      </w:r>
    </w:p>
    <w:p w14:paraId="3534B303" w14:textId="77777777" w:rsidR="0035353A" w:rsidRPr="0035353A" w:rsidRDefault="0035353A" w:rsidP="0035353A">
      <w:pPr>
        <w:pStyle w:val="Bibliography"/>
        <w:rPr>
          <w:color w:val="auto"/>
        </w:rPr>
      </w:pPr>
      <w:r w:rsidRPr="0035353A">
        <w:rPr>
          <w:color w:val="auto"/>
        </w:rPr>
        <w:t xml:space="preserve">ESIP. (2012). Data Citation Guidelines for Data Providers and Archives. </w:t>
      </w:r>
      <w:r w:rsidRPr="0035353A">
        <w:rPr>
          <w:i/>
          <w:iCs/>
          <w:color w:val="auto"/>
        </w:rPr>
        <w:t>ESIP Working Document</w:t>
      </w:r>
      <w:r w:rsidRPr="0035353A">
        <w:rPr>
          <w:color w:val="auto"/>
        </w:rPr>
        <w:t>. doi:10.7269/P34F1NNJ</w:t>
      </w:r>
    </w:p>
    <w:p w14:paraId="41C441B9" w14:textId="77777777" w:rsidR="0035353A" w:rsidRPr="0035353A" w:rsidRDefault="0035353A" w:rsidP="0035353A">
      <w:pPr>
        <w:pStyle w:val="Bibliography"/>
        <w:rPr>
          <w:color w:val="auto"/>
        </w:rPr>
      </w:pPr>
      <w:r w:rsidRPr="0035353A">
        <w:rPr>
          <w:color w:val="auto"/>
        </w:rPr>
        <w:t xml:space="preserve">Gambardella, A., &amp; Hall, B. H. (2006). Proprietary versus public domain licensing of software and research products. </w:t>
      </w:r>
      <w:r w:rsidRPr="0035353A">
        <w:rPr>
          <w:i/>
          <w:iCs/>
          <w:color w:val="auto"/>
        </w:rPr>
        <w:t>Research Policy</w:t>
      </w:r>
      <w:r w:rsidRPr="0035353A">
        <w:rPr>
          <w:color w:val="auto"/>
        </w:rPr>
        <w:t xml:space="preserve">, </w:t>
      </w:r>
      <w:r w:rsidRPr="0035353A">
        <w:rPr>
          <w:i/>
          <w:iCs/>
          <w:color w:val="auto"/>
        </w:rPr>
        <w:t>35</w:t>
      </w:r>
      <w:r w:rsidRPr="0035353A">
        <w:rPr>
          <w:color w:val="auto"/>
        </w:rPr>
        <w:t>(6), 875–892. doi:10.1016/j.respol.2006.04.004</w:t>
      </w:r>
    </w:p>
    <w:p w14:paraId="211A2290" w14:textId="77777777" w:rsidR="0035353A" w:rsidRPr="0035353A" w:rsidRDefault="0035353A" w:rsidP="0035353A">
      <w:pPr>
        <w:pStyle w:val="Bibliography"/>
        <w:rPr>
          <w:color w:val="auto"/>
        </w:rPr>
      </w:pPr>
      <w:r w:rsidRPr="0035353A">
        <w:rPr>
          <w:color w:val="auto"/>
        </w:rPr>
        <w:t xml:space="preserve">Gamer, M., Lemon, J., Singh, P., &amp; Fellows, I. (2012). </w:t>
      </w:r>
      <w:r w:rsidRPr="0035353A">
        <w:rPr>
          <w:i/>
          <w:iCs/>
          <w:color w:val="auto"/>
        </w:rPr>
        <w:t>irr: Various Coefficients of Interrater Reliability and Agreement</w:t>
      </w:r>
      <w:r w:rsidRPr="0035353A">
        <w:rPr>
          <w:color w:val="auto"/>
        </w:rPr>
        <w:t>. Retrieved from http://CRAN.R-project.org/package=irr</w:t>
      </w:r>
    </w:p>
    <w:p w14:paraId="02ACA550" w14:textId="77777777" w:rsidR="0035353A" w:rsidRPr="0035353A" w:rsidRDefault="0035353A" w:rsidP="0035353A">
      <w:pPr>
        <w:pStyle w:val="Bibliography"/>
        <w:rPr>
          <w:color w:val="auto"/>
        </w:rPr>
      </w:pPr>
      <w:r w:rsidRPr="0035353A">
        <w:rPr>
          <w:color w:val="auto"/>
        </w:rPr>
        <w:t xml:space="preserve">Goble, C., Roure, D. D., &amp; Bechhofer, S. (2013). Accelerating Scientists’ Knowledge Turns. In A. Fred, J. L. G. Dietz, K. Liu, &amp; J. Filipe (Eds.), </w:t>
      </w:r>
      <w:r w:rsidRPr="0035353A">
        <w:rPr>
          <w:i/>
          <w:iCs/>
          <w:color w:val="auto"/>
        </w:rPr>
        <w:t>Knowledge Discovery, Knowledge Engineering and Knowledge Management</w:t>
      </w:r>
      <w:r w:rsidRPr="0035353A">
        <w:rPr>
          <w:color w:val="auto"/>
        </w:rPr>
        <w:t xml:space="preserve"> (pp. 3–25). Springer Berlin Heidelberg. Retrieved from http://link.springer.com/chapter/10.1007/978-3-642-37186-8_1</w:t>
      </w:r>
    </w:p>
    <w:p w14:paraId="344EADFA" w14:textId="77777777" w:rsidR="0035353A" w:rsidRPr="0035353A" w:rsidRDefault="0035353A" w:rsidP="0035353A">
      <w:pPr>
        <w:pStyle w:val="Bibliography"/>
        <w:rPr>
          <w:color w:val="auto"/>
        </w:rPr>
      </w:pPr>
      <w:r w:rsidRPr="0035353A">
        <w:rPr>
          <w:color w:val="auto"/>
        </w:rPr>
        <w:t xml:space="preserve">Goh, D., &amp; Ng, P. (2007). Link decay in leading information science journals. </w:t>
      </w:r>
      <w:r w:rsidRPr="0035353A">
        <w:rPr>
          <w:i/>
          <w:iCs/>
          <w:color w:val="auto"/>
        </w:rPr>
        <w:t>Journal of the American Society for Information Science and Technology</w:t>
      </w:r>
      <w:r w:rsidRPr="0035353A">
        <w:rPr>
          <w:color w:val="auto"/>
        </w:rPr>
        <w:t xml:space="preserve">, </w:t>
      </w:r>
      <w:r w:rsidRPr="0035353A">
        <w:rPr>
          <w:i/>
          <w:iCs/>
          <w:color w:val="auto"/>
        </w:rPr>
        <w:t>58</w:t>
      </w:r>
      <w:r w:rsidRPr="0035353A">
        <w:rPr>
          <w:color w:val="auto"/>
        </w:rPr>
        <w:t>(2002), 15–24. doi:10.1002/asi.20513</w:t>
      </w:r>
    </w:p>
    <w:p w14:paraId="49752757" w14:textId="77777777" w:rsidR="0035353A" w:rsidRPr="0035353A" w:rsidRDefault="0035353A" w:rsidP="0035353A">
      <w:pPr>
        <w:pStyle w:val="Bibliography"/>
        <w:rPr>
          <w:color w:val="auto"/>
        </w:rPr>
      </w:pPr>
      <w:r w:rsidRPr="0035353A">
        <w:rPr>
          <w:color w:val="auto"/>
        </w:rPr>
        <w:t xml:space="preserve">Howison, J., &amp; Herbsleb, J. D. (2011). Scientific software production: incentives and collaboration. In </w:t>
      </w:r>
      <w:r w:rsidRPr="0035353A">
        <w:rPr>
          <w:i/>
          <w:iCs/>
          <w:color w:val="auto"/>
        </w:rPr>
        <w:t>Proceedings of the ACM Conference on Computer Supported Cooperative Work</w:t>
      </w:r>
      <w:r w:rsidRPr="0035353A">
        <w:rPr>
          <w:color w:val="auto"/>
        </w:rPr>
        <w:t xml:space="preserve"> (pp. 513–522). Hangzhou, China. doi:10.1145/1958824.1958904</w:t>
      </w:r>
    </w:p>
    <w:p w14:paraId="2E730514" w14:textId="77777777" w:rsidR="0035353A" w:rsidRPr="0035353A" w:rsidRDefault="0035353A" w:rsidP="0035353A">
      <w:pPr>
        <w:pStyle w:val="Bibliography"/>
        <w:rPr>
          <w:color w:val="auto"/>
        </w:rPr>
      </w:pPr>
      <w:r w:rsidRPr="0035353A">
        <w:rPr>
          <w:color w:val="auto"/>
        </w:rPr>
        <w:t xml:space="preserve">Howison, J., &amp; Herbsleb, J. D. (2013). Incentives and integration in scientific software production. In </w:t>
      </w:r>
      <w:r w:rsidRPr="0035353A">
        <w:rPr>
          <w:i/>
          <w:iCs/>
          <w:color w:val="auto"/>
        </w:rPr>
        <w:t>Proceedings of the ACM Conference on Computer Supported Cooperative Work</w:t>
      </w:r>
      <w:r w:rsidRPr="0035353A">
        <w:rPr>
          <w:color w:val="auto"/>
        </w:rPr>
        <w:t xml:space="preserve"> (pp. 459–470). San Antonio, TX. doi:10.1145/2441776.2441828</w:t>
      </w:r>
    </w:p>
    <w:p w14:paraId="0D96AD41" w14:textId="77777777" w:rsidR="0035353A" w:rsidRPr="0035353A" w:rsidRDefault="0035353A" w:rsidP="0035353A">
      <w:pPr>
        <w:pStyle w:val="Bibliography"/>
        <w:rPr>
          <w:color w:val="auto"/>
        </w:rPr>
      </w:pPr>
      <w:r w:rsidRPr="0035353A">
        <w:rPr>
          <w:color w:val="auto"/>
        </w:rPr>
        <w:t xml:space="preserve">Ince, D. C., Hatton, L., &amp; Graham-Cumming, J. (2012). The case for open computer programs. </w:t>
      </w:r>
      <w:r w:rsidRPr="0035353A">
        <w:rPr>
          <w:i/>
          <w:iCs/>
          <w:color w:val="auto"/>
        </w:rPr>
        <w:t>Nature</w:t>
      </w:r>
      <w:r w:rsidRPr="0035353A">
        <w:rPr>
          <w:color w:val="auto"/>
        </w:rPr>
        <w:t xml:space="preserve">, </w:t>
      </w:r>
      <w:r w:rsidRPr="0035353A">
        <w:rPr>
          <w:i/>
          <w:iCs/>
          <w:color w:val="auto"/>
        </w:rPr>
        <w:t>482</w:t>
      </w:r>
      <w:r w:rsidRPr="0035353A">
        <w:rPr>
          <w:color w:val="auto"/>
        </w:rPr>
        <w:t>(7386), 485–488. doi:10.1038/nature10836</w:t>
      </w:r>
    </w:p>
    <w:p w14:paraId="68815A0C" w14:textId="77777777" w:rsidR="0035353A" w:rsidRPr="0035353A" w:rsidRDefault="0035353A" w:rsidP="0035353A">
      <w:pPr>
        <w:pStyle w:val="Bibliography"/>
        <w:rPr>
          <w:color w:val="auto"/>
        </w:rPr>
      </w:pPr>
      <w:bookmarkStart w:id="25" w:name="_GoBack"/>
      <w:r w:rsidRPr="0035353A">
        <w:rPr>
          <w:color w:val="auto"/>
        </w:rPr>
        <w:t>Katz</w:t>
      </w:r>
      <w:bookmarkEnd w:id="25"/>
      <w:r w:rsidRPr="0035353A">
        <w:rPr>
          <w:color w:val="auto"/>
        </w:rPr>
        <w:t xml:space="preserve">, D. S. (2014). Transitive Credit as a Means to Address Social and Technological Concerns Stemming from Citation and Attribution of Digital Products. </w:t>
      </w:r>
      <w:r w:rsidRPr="0035353A">
        <w:rPr>
          <w:i/>
          <w:iCs/>
          <w:color w:val="auto"/>
        </w:rPr>
        <w:t>Journal of Open Research Software</w:t>
      </w:r>
      <w:r w:rsidRPr="0035353A">
        <w:rPr>
          <w:color w:val="auto"/>
        </w:rPr>
        <w:t xml:space="preserve">, </w:t>
      </w:r>
      <w:r w:rsidRPr="0035353A">
        <w:rPr>
          <w:i/>
          <w:iCs/>
          <w:color w:val="auto"/>
        </w:rPr>
        <w:t>2</w:t>
      </w:r>
      <w:r w:rsidRPr="0035353A">
        <w:rPr>
          <w:color w:val="auto"/>
        </w:rPr>
        <w:t>(1), e20. doi:10.5334/jors.be</w:t>
      </w:r>
    </w:p>
    <w:p w14:paraId="45686A7B" w14:textId="77777777" w:rsidR="0035353A" w:rsidRPr="0035353A" w:rsidRDefault="0035353A" w:rsidP="0035353A">
      <w:pPr>
        <w:pStyle w:val="Bibliography"/>
        <w:rPr>
          <w:color w:val="auto"/>
        </w:rPr>
      </w:pPr>
      <w:r w:rsidRPr="0035353A">
        <w:rPr>
          <w:color w:val="auto"/>
        </w:rPr>
        <w:t xml:space="preserve">Katz, D. S., Choi, S.-C. T., Lapp, H., Maheshwari, K., Löffler, F., Turk, M., … Venters, C. (2014). Summary of the First Workshop on Sustainable Software for Science: Practice and Experiences (WSSSPE1). </w:t>
      </w:r>
      <w:r w:rsidRPr="0035353A">
        <w:rPr>
          <w:i/>
          <w:iCs/>
          <w:color w:val="auto"/>
        </w:rPr>
        <w:t>Journal of Open Research Software</w:t>
      </w:r>
      <w:r w:rsidRPr="0035353A">
        <w:rPr>
          <w:color w:val="auto"/>
        </w:rPr>
        <w:t xml:space="preserve">, </w:t>
      </w:r>
      <w:r w:rsidRPr="0035353A">
        <w:rPr>
          <w:i/>
          <w:iCs/>
          <w:color w:val="auto"/>
        </w:rPr>
        <w:t>2</w:t>
      </w:r>
      <w:r w:rsidRPr="0035353A">
        <w:rPr>
          <w:color w:val="auto"/>
        </w:rPr>
        <w:t>(1). doi:10.5334/jors.an</w:t>
      </w:r>
    </w:p>
    <w:p w14:paraId="51C9CEA5" w14:textId="77777777" w:rsidR="0035353A" w:rsidRPr="0035353A" w:rsidRDefault="0035353A" w:rsidP="0035353A">
      <w:pPr>
        <w:pStyle w:val="Bibliography"/>
        <w:rPr>
          <w:color w:val="auto"/>
        </w:rPr>
      </w:pPr>
      <w:r w:rsidRPr="0035353A">
        <w:rPr>
          <w:color w:val="auto"/>
        </w:rPr>
        <w:t xml:space="preserve">King, G. (1995). Replication, Replication. </w:t>
      </w:r>
      <w:r w:rsidRPr="0035353A">
        <w:rPr>
          <w:i/>
          <w:iCs/>
          <w:color w:val="auto"/>
        </w:rPr>
        <w:t>Political Science &amp; Politics</w:t>
      </w:r>
      <w:r w:rsidRPr="0035353A">
        <w:rPr>
          <w:color w:val="auto"/>
        </w:rPr>
        <w:t>, 444–452.</w:t>
      </w:r>
    </w:p>
    <w:p w14:paraId="4609613D" w14:textId="77777777" w:rsidR="0035353A" w:rsidRPr="0035353A" w:rsidRDefault="0035353A" w:rsidP="0035353A">
      <w:pPr>
        <w:pStyle w:val="Bibliography"/>
        <w:rPr>
          <w:color w:val="auto"/>
        </w:rPr>
      </w:pPr>
      <w:r w:rsidRPr="0035353A">
        <w:rPr>
          <w:color w:val="auto"/>
        </w:rPr>
        <w:t xml:space="preserve">Koehler, W. (1999). An analysis of web page and web site constancy and permanence. </w:t>
      </w:r>
      <w:r w:rsidRPr="0035353A">
        <w:rPr>
          <w:i/>
          <w:iCs/>
          <w:color w:val="auto"/>
        </w:rPr>
        <w:t>Journal of the American Society for Information Science</w:t>
      </w:r>
      <w:r w:rsidRPr="0035353A">
        <w:rPr>
          <w:color w:val="auto"/>
        </w:rPr>
        <w:t xml:space="preserve">, </w:t>
      </w:r>
      <w:r w:rsidRPr="0035353A">
        <w:rPr>
          <w:i/>
          <w:iCs/>
          <w:color w:val="auto"/>
        </w:rPr>
        <w:t>50</w:t>
      </w:r>
      <w:r w:rsidRPr="0035353A">
        <w:rPr>
          <w:color w:val="auto"/>
        </w:rPr>
        <w:t>(2), 162–180. doi:10.1002/(SICI)1097-4571(1999)50:2&lt;162::AID-ASI7&gt;3.0.CO;2-B</w:t>
      </w:r>
    </w:p>
    <w:p w14:paraId="70E43E12" w14:textId="77777777" w:rsidR="0035353A" w:rsidRPr="0035353A" w:rsidRDefault="0035353A" w:rsidP="0035353A">
      <w:pPr>
        <w:pStyle w:val="Bibliography"/>
        <w:rPr>
          <w:color w:val="auto"/>
        </w:rPr>
      </w:pPr>
      <w:r w:rsidRPr="0035353A">
        <w:rPr>
          <w:color w:val="auto"/>
        </w:rPr>
        <w:t xml:space="preserve">Konkiel, S. (2013). Tracking citations and altmetrics for research data: Challenges and opportunities. </w:t>
      </w:r>
      <w:r w:rsidRPr="0035353A">
        <w:rPr>
          <w:i/>
          <w:iCs/>
          <w:color w:val="auto"/>
        </w:rPr>
        <w:t>Bulletin of the American Society for Information Science and Technology</w:t>
      </w:r>
      <w:r w:rsidRPr="0035353A">
        <w:rPr>
          <w:color w:val="auto"/>
        </w:rPr>
        <w:t xml:space="preserve">, </w:t>
      </w:r>
      <w:r w:rsidRPr="0035353A">
        <w:rPr>
          <w:i/>
          <w:iCs/>
          <w:color w:val="auto"/>
        </w:rPr>
        <w:t>39</w:t>
      </w:r>
      <w:r w:rsidRPr="0035353A">
        <w:rPr>
          <w:color w:val="auto"/>
        </w:rPr>
        <w:t>(6), 27–32. doi:10.1002/bult.2013.1720390610</w:t>
      </w:r>
    </w:p>
    <w:p w14:paraId="7F2E1B5E" w14:textId="77777777" w:rsidR="0035353A" w:rsidRPr="0035353A" w:rsidRDefault="0035353A" w:rsidP="0035353A">
      <w:pPr>
        <w:pStyle w:val="Bibliography"/>
        <w:rPr>
          <w:color w:val="auto"/>
        </w:rPr>
      </w:pPr>
      <w:r w:rsidRPr="0035353A">
        <w:rPr>
          <w:color w:val="auto"/>
        </w:rPr>
        <w:t xml:space="preserve">Lawrence, S. (2001). Online or Invisible? </w:t>
      </w:r>
      <w:r w:rsidRPr="0035353A">
        <w:rPr>
          <w:i/>
          <w:iCs/>
          <w:color w:val="auto"/>
        </w:rPr>
        <w:t>Nature</w:t>
      </w:r>
      <w:r w:rsidRPr="0035353A">
        <w:rPr>
          <w:color w:val="auto"/>
        </w:rPr>
        <w:t xml:space="preserve">, </w:t>
      </w:r>
      <w:r w:rsidRPr="0035353A">
        <w:rPr>
          <w:i/>
          <w:iCs/>
          <w:color w:val="auto"/>
        </w:rPr>
        <w:t>411</w:t>
      </w:r>
      <w:r w:rsidRPr="0035353A">
        <w:rPr>
          <w:color w:val="auto"/>
        </w:rPr>
        <w:t>(6837).</w:t>
      </w:r>
    </w:p>
    <w:p w14:paraId="26DCD578" w14:textId="77777777" w:rsidR="0035353A" w:rsidRPr="0035353A" w:rsidRDefault="0035353A" w:rsidP="0035353A">
      <w:pPr>
        <w:pStyle w:val="Bibliography"/>
        <w:rPr>
          <w:color w:val="auto"/>
        </w:rPr>
      </w:pPr>
      <w:r w:rsidRPr="0035353A">
        <w:rPr>
          <w:color w:val="auto"/>
        </w:rPr>
        <w:t xml:space="preserve">Lipetz, B. (1965). Improvement of the Selectivity of Citation Indexes to Science Literature Through Inclusion of Citation Relationship Indicators. </w:t>
      </w:r>
      <w:r w:rsidRPr="0035353A">
        <w:rPr>
          <w:i/>
          <w:iCs/>
          <w:color w:val="auto"/>
        </w:rPr>
        <w:t>American Documentation</w:t>
      </w:r>
      <w:r w:rsidRPr="0035353A">
        <w:rPr>
          <w:color w:val="auto"/>
        </w:rPr>
        <w:t xml:space="preserve">, </w:t>
      </w:r>
      <w:r w:rsidRPr="0035353A">
        <w:rPr>
          <w:i/>
          <w:iCs/>
          <w:color w:val="auto"/>
        </w:rPr>
        <w:t>16</w:t>
      </w:r>
      <w:r w:rsidRPr="0035353A">
        <w:rPr>
          <w:color w:val="auto"/>
        </w:rPr>
        <w:t>(2).</w:t>
      </w:r>
    </w:p>
    <w:p w14:paraId="00F61ADD" w14:textId="77777777" w:rsidR="0035353A" w:rsidRPr="0035353A" w:rsidRDefault="0035353A" w:rsidP="0035353A">
      <w:pPr>
        <w:pStyle w:val="Bibliography"/>
        <w:rPr>
          <w:color w:val="auto"/>
        </w:rPr>
      </w:pPr>
      <w:r w:rsidRPr="0035353A">
        <w:rPr>
          <w:color w:val="auto"/>
        </w:rPr>
        <w:t xml:space="preserve">Loo, M. P. J. van der. (2014). The stringdist package for approximate string matching. </w:t>
      </w:r>
      <w:r w:rsidRPr="0035353A">
        <w:rPr>
          <w:i/>
          <w:iCs/>
          <w:color w:val="auto"/>
        </w:rPr>
        <w:t>The R Journal</w:t>
      </w:r>
      <w:r w:rsidRPr="0035353A">
        <w:rPr>
          <w:color w:val="auto"/>
        </w:rPr>
        <w:t xml:space="preserve">, </w:t>
      </w:r>
      <w:r w:rsidRPr="0035353A">
        <w:rPr>
          <w:i/>
          <w:iCs/>
          <w:color w:val="auto"/>
        </w:rPr>
        <w:t>6</w:t>
      </w:r>
      <w:r w:rsidRPr="0035353A">
        <w:rPr>
          <w:color w:val="auto"/>
        </w:rPr>
        <w:t>(1), xx–xx.</w:t>
      </w:r>
    </w:p>
    <w:p w14:paraId="7C714196" w14:textId="77777777" w:rsidR="0035353A" w:rsidRPr="0035353A" w:rsidRDefault="0035353A" w:rsidP="0035353A">
      <w:pPr>
        <w:pStyle w:val="Bibliography"/>
        <w:rPr>
          <w:color w:val="auto"/>
        </w:rPr>
      </w:pPr>
      <w:r w:rsidRPr="0035353A">
        <w:rPr>
          <w:color w:val="auto"/>
        </w:rPr>
        <w:t xml:space="preserve">Mayernik, M. S. (2012). Data citation initiatives and issues. </w:t>
      </w:r>
      <w:r w:rsidRPr="0035353A">
        <w:rPr>
          <w:i/>
          <w:iCs/>
          <w:color w:val="auto"/>
        </w:rPr>
        <w:t>Bulletin of the American Society for Information Science and Technology</w:t>
      </w:r>
      <w:r w:rsidRPr="0035353A">
        <w:rPr>
          <w:color w:val="auto"/>
        </w:rPr>
        <w:t xml:space="preserve">, </w:t>
      </w:r>
      <w:r w:rsidRPr="0035353A">
        <w:rPr>
          <w:i/>
          <w:iCs/>
          <w:color w:val="auto"/>
        </w:rPr>
        <w:t>38</w:t>
      </w:r>
      <w:r w:rsidRPr="0035353A">
        <w:rPr>
          <w:color w:val="auto"/>
        </w:rPr>
        <w:t>(5), 23–28. doi:10.1002/bult.2012.1720380508</w:t>
      </w:r>
    </w:p>
    <w:p w14:paraId="1FEE0544" w14:textId="77777777" w:rsidR="0035353A" w:rsidRPr="0035353A" w:rsidRDefault="0035353A" w:rsidP="0035353A">
      <w:pPr>
        <w:pStyle w:val="Bibliography"/>
        <w:rPr>
          <w:color w:val="auto"/>
        </w:rPr>
      </w:pPr>
      <w:r w:rsidRPr="0035353A">
        <w:rPr>
          <w:color w:val="auto"/>
        </w:rPr>
        <w:t xml:space="preserve">McConahy, A., Eisenbraun, B., Howison, J., Herbsleb, J. D., &amp; Sliz, P. (2012). Techniques for Monitoring Runtime Architectures of Socio-technical Ecosystems. In </w:t>
      </w:r>
      <w:r w:rsidRPr="0035353A">
        <w:rPr>
          <w:i/>
          <w:iCs/>
          <w:color w:val="auto"/>
        </w:rPr>
        <w:t>Workshop on Data-Intensive Collaboration in Science and Engineering (CSCW 2012)</w:t>
      </w:r>
      <w:r w:rsidRPr="0035353A">
        <w:rPr>
          <w:color w:val="auto"/>
        </w:rPr>
        <w:t>.</w:t>
      </w:r>
    </w:p>
    <w:p w14:paraId="094CC4C5" w14:textId="77777777" w:rsidR="0035353A" w:rsidRPr="0035353A" w:rsidRDefault="0035353A" w:rsidP="0035353A">
      <w:pPr>
        <w:pStyle w:val="Bibliography"/>
        <w:rPr>
          <w:color w:val="auto"/>
        </w:rPr>
      </w:pPr>
      <w:r w:rsidRPr="0035353A">
        <w:rPr>
          <w:color w:val="auto"/>
        </w:rPr>
        <w:t xml:space="preserve">McCullough, B. D., McGeary, K. A., &amp; Harrison, T. D. (2006). Lessons from the JMCB Archive. </w:t>
      </w:r>
      <w:r w:rsidRPr="0035353A">
        <w:rPr>
          <w:i/>
          <w:iCs/>
          <w:color w:val="auto"/>
        </w:rPr>
        <w:t>Journal of Money, Credit, and Banking</w:t>
      </w:r>
      <w:r w:rsidRPr="0035353A">
        <w:rPr>
          <w:color w:val="auto"/>
        </w:rPr>
        <w:t xml:space="preserve">, </w:t>
      </w:r>
      <w:r w:rsidRPr="0035353A">
        <w:rPr>
          <w:i/>
          <w:iCs/>
          <w:color w:val="auto"/>
        </w:rPr>
        <w:t>38</w:t>
      </w:r>
      <w:r w:rsidRPr="0035353A">
        <w:rPr>
          <w:color w:val="auto"/>
        </w:rPr>
        <w:t>(4), 1093–1107.</w:t>
      </w:r>
    </w:p>
    <w:p w14:paraId="61255C7B" w14:textId="77777777" w:rsidR="0035353A" w:rsidRPr="0035353A" w:rsidRDefault="0035353A" w:rsidP="0035353A">
      <w:pPr>
        <w:pStyle w:val="Bibliography"/>
        <w:rPr>
          <w:color w:val="auto"/>
        </w:rPr>
      </w:pPr>
      <w:r w:rsidRPr="0035353A">
        <w:rPr>
          <w:color w:val="auto"/>
        </w:rPr>
        <w:t xml:space="preserve">McLennan, M., &amp; Kennell, R. (2010). HUBzero: A Platform for Dissemination and Collaboration in Computational Science and Engineering. </w:t>
      </w:r>
      <w:r w:rsidRPr="0035353A">
        <w:rPr>
          <w:i/>
          <w:iCs/>
          <w:color w:val="auto"/>
        </w:rPr>
        <w:t>Computing in Science &amp; Engineering</w:t>
      </w:r>
      <w:r w:rsidRPr="0035353A">
        <w:rPr>
          <w:color w:val="auto"/>
        </w:rPr>
        <w:t xml:space="preserve">, </w:t>
      </w:r>
      <w:r w:rsidRPr="0035353A">
        <w:rPr>
          <w:i/>
          <w:iCs/>
          <w:color w:val="auto"/>
        </w:rPr>
        <w:t>12</w:t>
      </w:r>
      <w:r w:rsidRPr="0035353A">
        <w:rPr>
          <w:color w:val="auto"/>
        </w:rPr>
        <w:t>(2), 48–53. doi:10.1109/MCSE.2010.41</w:t>
      </w:r>
    </w:p>
    <w:p w14:paraId="7159CD3F" w14:textId="77777777" w:rsidR="0035353A" w:rsidRPr="0035353A" w:rsidRDefault="0035353A" w:rsidP="0035353A">
      <w:pPr>
        <w:pStyle w:val="Bibliography"/>
        <w:rPr>
          <w:color w:val="auto"/>
        </w:rPr>
      </w:pPr>
      <w:r w:rsidRPr="0035353A">
        <w:rPr>
          <w:color w:val="auto"/>
        </w:rPr>
        <w:t xml:space="preserve">Mooney, H., &amp; Newton, M. (2012). The Anatomy of a Data Citation: Discovery, Reuse, and Credit. </w:t>
      </w:r>
      <w:r w:rsidRPr="0035353A">
        <w:rPr>
          <w:i/>
          <w:iCs/>
          <w:color w:val="auto"/>
        </w:rPr>
        <w:t>Journal of Librarianship &amp; Scholarly Communication</w:t>
      </w:r>
      <w:r w:rsidRPr="0035353A">
        <w:rPr>
          <w:color w:val="auto"/>
        </w:rPr>
        <w:t xml:space="preserve">, </w:t>
      </w:r>
      <w:r w:rsidRPr="0035353A">
        <w:rPr>
          <w:i/>
          <w:iCs/>
          <w:color w:val="auto"/>
        </w:rPr>
        <w:t>1</w:t>
      </w:r>
      <w:r w:rsidRPr="0035353A">
        <w:rPr>
          <w:color w:val="auto"/>
        </w:rPr>
        <w:t>(1). Retrieved from http://search.ebscohost.com/login.aspx?direct=true&amp;profile=ehost&amp;scope=site&amp;authtype=crawler&amp;jrnl=21623309&amp;AN=81282417&amp;h=KyFyGvBtN1pUxKw268SjCV8MjJr6S95LPW0W5IUyE2UbpAfhmb2UQEdO7j2QXMwHK1XVdxKSNa5SIyrCV3Bf%2FA%3D%3D&amp;crl=c</w:t>
      </w:r>
    </w:p>
    <w:p w14:paraId="1D23DFAD" w14:textId="77777777" w:rsidR="0035353A" w:rsidRPr="0035353A" w:rsidRDefault="0035353A" w:rsidP="0035353A">
      <w:pPr>
        <w:pStyle w:val="Bibliography"/>
        <w:rPr>
          <w:color w:val="auto"/>
        </w:rPr>
      </w:pPr>
      <w:r w:rsidRPr="0035353A">
        <w:rPr>
          <w:color w:val="auto"/>
        </w:rPr>
        <w:t xml:space="preserve">Moravcsik, M. J., &amp; Murugesan, P. (1975). Some Results on the Function and Quality of Citations. </w:t>
      </w:r>
      <w:r w:rsidRPr="0035353A">
        <w:rPr>
          <w:i/>
          <w:iCs/>
          <w:color w:val="auto"/>
        </w:rPr>
        <w:t>Social Studies of Science</w:t>
      </w:r>
      <w:r w:rsidRPr="0035353A">
        <w:rPr>
          <w:color w:val="auto"/>
        </w:rPr>
        <w:t xml:space="preserve">, </w:t>
      </w:r>
      <w:r w:rsidRPr="0035353A">
        <w:rPr>
          <w:i/>
          <w:iCs/>
          <w:color w:val="auto"/>
        </w:rPr>
        <w:t>5</w:t>
      </w:r>
      <w:r w:rsidRPr="0035353A">
        <w:rPr>
          <w:color w:val="auto"/>
        </w:rPr>
        <w:t>(1), 86–92. doi:10.2307/284557</w:t>
      </w:r>
    </w:p>
    <w:p w14:paraId="0448B802" w14:textId="77777777" w:rsidR="0035353A" w:rsidRPr="0035353A" w:rsidRDefault="0035353A" w:rsidP="0035353A">
      <w:pPr>
        <w:pStyle w:val="Bibliography"/>
        <w:rPr>
          <w:color w:val="auto"/>
        </w:rPr>
      </w:pPr>
      <w:r w:rsidRPr="0035353A">
        <w:rPr>
          <w:color w:val="auto"/>
        </w:rPr>
        <w:t xml:space="preserve">Pham, S., &amp; Hoffmann, A. (2003). A new approach for scientific citation classification using cue phrases. </w:t>
      </w:r>
      <w:r w:rsidRPr="0035353A">
        <w:rPr>
          <w:i/>
          <w:iCs/>
          <w:color w:val="auto"/>
        </w:rPr>
        <w:t>AI 2003: Advances in Artificial Intelligence</w:t>
      </w:r>
      <w:r w:rsidRPr="0035353A">
        <w:rPr>
          <w:color w:val="auto"/>
        </w:rPr>
        <w:t>. Retrieved from http://link.springer.com/chapter/10.1007/978-3-540-24581-0_65</w:t>
      </w:r>
    </w:p>
    <w:p w14:paraId="74C7D521" w14:textId="77777777" w:rsidR="0035353A" w:rsidRPr="0035353A" w:rsidRDefault="0035353A" w:rsidP="0035353A">
      <w:pPr>
        <w:pStyle w:val="Bibliography"/>
        <w:rPr>
          <w:color w:val="auto"/>
        </w:rPr>
      </w:pPr>
      <w:r w:rsidRPr="0035353A">
        <w:rPr>
          <w:color w:val="auto"/>
        </w:rPr>
        <w:t xml:space="preserve">Piwowar, H., &amp; Priem, J. (2013). The power of altmetrics on a CV. </w:t>
      </w:r>
      <w:r w:rsidRPr="0035353A">
        <w:rPr>
          <w:i/>
          <w:iCs/>
          <w:color w:val="auto"/>
        </w:rPr>
        <w:t>Bulletin of the American Society for Information Science and Technology</w:t>
      </w:r>
      <w:r w:rsidRPr="0035353A">
        <w:rPr>
          <w:color w:val="auto"/>
        </w:rPr>
        <w:t xml:space="preserve">, </w:t>
      </w:r>
      <w:r w:rsidRPr="0035353A">
        <w:rPr>
          <w:i/>
          <w:iCs/>
          <w:color w:val="auto"/>
        </w:rPr>
        <w:t>39</w:t>
      </w:r>
      <w:r w:rsidRPr="0035353A">
        <w:rPr>
          <w:color w:val="auto"/>
        </w:rPr>
        <w:t>(4), 10–13. doi:10.1002/bult.2013.1720390405</w:t>
      </w:r>
    </w:p>
    <w:p w14:paraId="314839DE" w14:textId="77777777" w:rsidR="0035353A" w:rsidRPr="0035353A" w:rsidRDefault="0035353A" w:rsidP="0035353A">
      <w:pPr>
        <w:pStyle w:val="Bibliography"/>
        <w:rPr>
          <w:color w:val="auto"/>
        </w:rPr>
      </w:pPr>
      <w:r w:rsidRPr="0035353A">
        <w:rPr>
          <w:color w:val="auto"/>
        </w:rPr>
        <w:t>Purcell, A. (2014). Tool developed at CERN makes software citation easier. Retrieved from http://www.isgtw.org/spotlight/tool-developed-cern-makes-software-citation-easier</w:t>
      </w:r>
    </w:p>
    <w:p w14:paraId="3AE0BC43" w14:textId="77777777" w:rsidR="0035353A" w:rsidRPr="0035353A" w:rsidRDefault="0035353A" w:rsidP="0035353A">
      <w:pPr>
        <w:pStyle w:val="Bibliography"/>
        <w:rPr>
          <w:color w:val="auto"/>
        </w:rPr>
      </w:pPr>
      <w:r w:rsidRPr="0035353A">
        <w:rPr>
          <w:color w:val="auto"/>
        </w:rPr>
        <w:t>R Development Core Team. (2009). R: A Language and Environment for Statistical Computing. Retrieved from http://www.R-project.org</w:t>
      </w:r>
    </w:p>
    <w:p w14:paraId="5AA31C2C" w14:textId="77777777" w:rsidR="0035353A" w:rsidRPr="0035353A" w:rsidRDefault="0035353A" w:rsidP="0035353A">
      <w:pPr>
        <w:pStyle w:val="Bibliography"/>
        <w:rPr>
          <w:color w:val="auto"/>
        </w:rPr>
      </w:pPr>
      <w:r w:rsidRPr="0035353A">
        <w:rPr>
          <w:color w:val="auto"/>
        </w:rPr>
        <w:t xml:space="preserve">Roure, D. D., Goble, C., Aleksejevs, S., Bechhofer, S., Bhagat, J., Cruickshank, D., … Poschen, M. (2009). Towards Open Science: The myExperiment approach. </w:t>
      </w:r>
      <w:r w:rsidRPr="0035353A">
        <w:rPr>
          <w:i/>
          <w:iCs/>
          <w:color w:val="auto"/>
        </w:rPr>
        <w:t>Concurrency and Computation: Practice and Experience</w:t>
      </w:r>
      <w:r w:rsidRPr="0035353A">
        <w:rPr>
          <w:color w:val="auto"/>
        </w:rPr>
        <w:t xml:space="preserve">, </w:t>
      </w:r>
      <w:r w:rsidRPr="0035353A">
        <w:rPr>
          <w:i/>
          <w:iCs/>
          <w:color w:val="auto"/>
        </w:rPr>
        <w:t>22</w:t>
      </w:r>
      <w:r w:rsidRPr="0035353A">
        <w:rPr>
          <w:color w:val="auto"/>
        </w:rPr>
        <w:t>(17), 2335–2353.</w:t>
      </w:r>
    </w:p>
    <w:p w14:paraId="3E7CA8EA" w14:textId="77777777" w:rsidR="0035353A" w:rsidRPr="0035353A" w:rsidRDefault="0035353A" w:rsidP="0035353A">
      <w:pPr>
        <w:pStyle w:val="Bibliography"/>
        <w:rPr>
          <w:color w:val="auto"/>
        </w:rPr>
      </w:pPr>
      <w:r w:rsidRPr="0035353A">
        <w:rPr>
          <w:color w:val="auto"/>
        </w:rPr>
        <w:t xml:space="preserve">Science Watch. (2003). Twenty Years of Citation Superstars. </w:t>
      </w:r>
      <w:r w:rsidRPr="0035353A">
        <w:rPr>
          <w:i/>
          <w:iCs/>
          <w:color w:val="auto"/>
        </w:rPr>
        <w:t>Science Watch</w:t>
      </w:r>
      <w:r w:rsidRPr="0035353A">
        <w:rPr>
          <w:color w:val="auto"/>
        </w:rPr>
        <w:t xml:space="preserve">, </w:t>
      </w:r>
      <w:r w:rsidRPr="0035353A">
        <w:rPr>
          <w:i/>
          <w:iCs/>
          <w:color w:val="auto"/>
        </w:rPr>
        <w:t>14</w:t>
      </w:r>
      <w:r w:rsidRPr="0035353A">
        <w:rPr>
          <w:color w:val="auto"/>
        </w:rPr>
        <w:t>(5). Retrieved from http://www.sciencewatch.com/sept-oct2003/sw_sept-oct2003_page1.htm</w:t>
      </w:r>
    </w:p>
    <w:p w14:paraId="4F68E62F" w14:textId="77777777" w:rsidR="0035353A" w:rsidRPr="0035353A" w:rsidRDefault="0035353A" w:rsidP="0035353A">
      <w:pPr>
        <w:pStyle w:val="Bibliography"/>
        <w:rPr>
          <w:color w:val="auto"/>
        </w:rPr>
      </w:pPr>
      <w:r w:rsidRPr="0035353A">
        <w:rPr>
          <w:color w:val="auto"/>
        </w:rPr>
        <w:t xml:space="preserve">Sellitto, C. (2005). The impact of impermanent Web-located citations: A study of 123 scholarly conference publications. </w:t>
      </w:r>
      <w:r w:rsidRPr="0035353A">
        <w:rPr>
          <w:i/>
          <w:iCs/>
          <w:color w:val="auto"/>
        </w:rPr>
        <w:t>Journal of the American Society for Information Science and Technology</w:t>
      </w:r>
      <w:r w:rsidRPr="0035353A">
        <w:rPr>
          <w:color w:val="auto"/>
        </w:rPr>
        <w:t xml:space="preserve">, </w:t>
      </w:r>
      <w:r w:rsidRPr="0035353A">
        <w:rPr>
          <w:i/>
          <w:iCs/>
          <w:color w:val="auto"/>
        </w:rPr>
        <w:t>56</w:t>
      </w:r>
      <w:r w:rsidRPr="0035353A">
        <w:rPr>
          <w:color w:val="auto"/>
        </w:rPr>
        <w:t>(7), 695–703. doi:10.1002/asi.20159</w:t>
      </w:r>
    </w:p>
    <w:p w14:paraId="0653765D" w14:textId="77777777" w:rsidR="0035353A" w:rsidRPr="0035353A" w:rsidRDefault="0035353A" w:rsidP="0035353A">
      <w:pPr>
        <w:pStyle w:val="Bibliography"/>
        <w:rPr>
          <w:color w:val="auto"/>
        </w:rPr>
      </w:pPr>
      <w:r w:rsidRPr="0035353A">
        <w:rPr>
          <w:color w:val="auto"/>
        </w:rPr>
        <w:t xml:space="preserve">Simons, N., Visser, K., &amp; Searle, S. (2013). Growing Institutional Support for Data Citation: Results of a Partnership Between Griffith University and the Australian National Data Service. </w:t>
      </w:r>
      <w:r w:rsidRPr="0035353A">
        <w:rPr>
          <w:i/>
          <w:iCs/>
          <w:color w:val="auto"/>
        </w:rPr>
        <w:t>D-Lib Magazine</w:t>
      </w:r>
      <w:r w:rsidRPr="0035353A">
        <w:rPr>
          <w:color w:val="auto"/>
        </w:rPr>
        <w:t xml:space="preserve">, </w:t>
      </w:r>
      <w:r w:rsidRPr="0035353A">
        <w:rPr>
          <w:i/>
          <w:iCs/>
          <w:color w:val="auto"/>
        </w:rPr>
        <w:t>19</w:t>
      </w:r>
      <w:r w:rsidRPr="0035353A">
        <w:rPr>
          <w:color w:val="auto"/>
        </w:rPr>
        <w:t>(11/12). doi:10.1045/november2013-simons</w:t>
      </w:r>
    </w:p>
    <w:p w14:paraId="4AF086BB" w14:textId="77777777" w:rsidR="0035353A" w:rsidRPr="0035353A" w:rsidRDefault="0035353A" w:rsidP="0035353A">
      <w:pPr>
        <w:pStyle w:val="Bibliography"/>
        <w:rPr>
          <w:color w:val="auto"/>
        </w:rPr>
      </w:pPr>
      <w:r w:rsidRPr="0035353A">
        <w:rPr>
          <w:color w:val="auto"/>
        </w:rPr>
        <w:t>Stewart, C. A., Almes, G. T., &amp; Wheeler, B. C. (Eds.). (2010). NSF Cyberinfrastructure Software Sustainability and Reusability Workshop Report. Retrieved from http://hdl.handle.net/2022/6701</w:t>
      </w:r>
    </w:p>
    <w:p w14:paraId="086D8F93" w14:textId="77777777" w:rsidR="0035353A" w:rsidRPr="0035353A" w:rsidRDefault="0035353A" w:rsidP="0035353A">
      <w:pPr>
        <w:pStyle w:val="Bibliography"/>
        <w:rPr>
          <w:color w:val="auto"/>
        </w:rPr>
      </w:pPr>
      <w:r w:rsidRPr="0035353A">
        <w:rPr>
          <w:color w:val="auto"/>
        </w:rPr>
        <w:t xml:space="preserve">Stodden, V., Donoho, D., Fomel, S., Friedlander, M., Gerstein, M., LeVeque, R., … Wiggins, C. (2010). Reproducible Research. </w:t>
      </w:r>
      <w:r w:rsidRPr="0035353A">
        <w:rPr>
          <w:i/>
          <w:iCs/>
          <w:color w:val="auto"/>
        </w:rPr>
        <w:t>Computing in Science and Engineering</w:t>
      </w:r>
      <w:r w:rsidRPr="0035353A">
        <w:rPr>
          <w:color w:val="auto"/>
        </w:rPr>
        <w:t xml:space="preserve">, </w:t>
      </w:r>
      <w:r w:rsidRPr="0035353A">
        <w:rPr>
          <w:i/>
          <w:iCs/>
          <w:color w:val="auto"/>
        </w:rPr>
        <w:t>12</w:t>
      </w:r>
      <w:r w:rsidRPr="0035353A">
        <w:rPr>
          <w:color w:val="auto"/>
        </w:rPr>
        <w:t>(5), 8–13.</w:t>
      </w:r>
    </w:p>
    <w:p w14:paraId="6E29B37F" w14:textId="77777777" w:rsidR="0035353A" w:rsidRPr="0035353A" w:rsidRDefault="0035353A" w:rsidP="0035353A">
      <w:pPr>
        <w:pStyle w:val="Bibliography"/>
        <w:rPr>
          <w:color w:val="auto"/>
        </w:rPr>
      </w:pPr>
      <w:r w:rsidRPr="0035353A">
        <w:rPr>
          <w:color w:val="auto"/>
        </w:rPr>
        <w:t xml:space="preserve">Stodden, V., Guo, P., &amp; Ma, Z. (2013). Toward Reproducible Computational Research: An Empirical Analysis of Data and Code Policy Adoption by Journals. </w:t>
      </w:r>
      <w:r w:rsidRPr="0035353A">
        <w:rPr>
          <w:i/>
          <w:iCs/>
          <w:color w:val="auto"/>
        </w:rPr>
        <w:t>PLoS ONE</w:t>
      </w:r>
      <w:r w:rsidRPr="0035353A">
        <w:rPr>
          <w:color w:val="auto"/>
        </w:rPr>
        <w:t xml:space="preserve">, </w:t>
      </w:r>
      <w:r w:rsidRPr="0035353A">
        <w:rPr>
          <w:i/>
          <w:iCs/>
          <w:color w:val="auto"/>
        </w:rPr>
        <w:t>8</w:t>
      </w:r>
      <w:r w:rsidRPr="0035353A">
        <w:rPr>
          <w:color w:val="auto"/>
        </w:rPr>
        <w:t>(6), e67111. doi:10.1371/journal.pone.0067111</w:t>
      </w:r>
    </w:p>
    <w:p w14:paraId="50D7F8B6" w14:textId="77777777" w:rsidR="0035353A" w:rsidRPr="0035353A" w:rsidRDefault="0035353A" w:rsidP="0035353A">
      <w:pPr>
        <w:pStyle w:val="Bibliography"/>
        <w:rPr>
          <w:color w:val="auto"/>
        </w:rPr>
      </w:pPr>
      <w:r w:rsidRPr="0035353A">
        <w:rPr>
          <w:color w:val="auto"/>
        </w:rPr>
        <w:t xml:space="preserve">Stodden, V., Hurlin, C., &amp; Perignon, C. (2012). RunMyCode.org: A novel dissemination and collaboration platform for executing published computational results. In </w:t>
      </w:r>
      <w:r w:rsidRPr="0035353A">
        <w:rPr>
          <w:i/>
          <w:iCs/>
          <w:color w:val="auto"/>
        </w:rPr>
        <w:t>2012 IEEE 8th International Conference on E-Science (e-Science)</w:t>
      </w:r>
      <w:r w:rsidRPr="0035353A">
        <w:rPr>
          <w:color w:val="auto"/>
        </w:rPr>
        <w:t xml:space="preserve"> (pp. 1–8). doi:10.1109/eScience.2012.6404455</w:t>
      </w:r>
    </w:p>
    <w:p w14:paraId="086D356A" w14:textId="77777777" w:rsidR="0035353A" w:rsidRPr="0035353A" w:rsidRDefault="0035353A" w:rsidP="0035353A">
      <w:pPr>
        <w:pStyle w:val="Bibliography"/>
        <w:rPr>
          <w:color w:val="auto"/>
        </w:rPr>
      </w:pPr>
      <w:r w:rsidRPr="0035353A">
        <w:rPr>
          <w:color w:val="auto"/>
        </w:rPr>
        <w:t xml:space="preserve">Strijkers, R., Cushing, R., Vasyunin, D., de Laat, C., Belloum, A. S. Z., &amp; Meijer, R. (2011). Toward Executable Scientiﬁc Publications. </w:t>
      </w:r>
      <w:r w:rsidRPr="0035353A">
        <w:rPr>
          <w:i/>
          <w:iCs/>
          <w:color w:val="auto"/>
        </w:rPr>
        <w:t>Procedia Computer Science</w:t>
      </w:r>
      <w:r w:rsidRPr="0035353A">
        <w:rPr>
          <w:color w:val="auto"/>
        </w:rPr>
        <w:t xml:space="preserve">, </w:t>
      </w:r>
      <w:r w:rsidRPr="0035353A">
        <w:rPr>
          <w:i/>
          <w:iCs/>
          <w:color w:val="auto"/>
        </w:rPr>
        <w:t>4</w:t>
      </w:r>
      <w:r w:rsidRPr="0035353A">
        <w:rPr>
          <w:color w:val="auto"/>
        </w:rPr>
        <w:t>, 707–715. doi:10.1016/j.procs.2011.04.074</w:t>
      </w:r>
    </w:p>
    <w:p w14:paraId="60A6C812" w14:textId="77777777" w:rsidR="0035353A" w:rsidRPr="0035353A" w:rsidRDefault="0035353A" w:rsidP="0035353A">
      <w:pPr>
        <w:pStyle w:val="Bibliography"/>
        <w:rPr>
          <w:color w:val="auto"/>
        </w:rPr>
      </w:pPr>
      <w:r w:rsidRPr="0035353A">
        <w:rPr>
          <w:color w:val="auto"/>
        </w:rPr>
        <w:t xml:space="preserve">Teufel, S., &amp; Tidhar, D. (2006). Automatic classification of citation function. </w:t>
      </w:r>
      <w:r w:rsidRPr="0035353A">
        <w:rPr>
          <w:i/>
          <w:iCs/>
          <w:color w:val="auto"/>
        </w:rPr>
        <w:t>Computational Linguistics</w:t>
      </w:r>
      <w:r w:rsidRPr="0035353A">
        <w:rPr>
          <w:color w:val="auto"/>
        </w:rPr>
        <w:t>, (July), 103–110.</w:t>
      </w:r>
    </w:p>
    <w:p w14:paraId="79564CF4" w14:textId="77777777" w:rsidR="0035353A" w:rsidRPr="0035353A" w:rsidRDefault="0035353A" w:rsidP="0035353A">
      <w:pPr>
        <w:pStyle w:val="Bibliography"/>
        <w:rPr>
          <w:color w:val="auto"/>
        </w:rPr>
      </w:pPr>
      <w:r w:rsidRPr="0035353A">
        <w:rPr>
          <w:color w:val="auto"/>
        </w:rPr>
        <w:t xml:space="preserve">Wickham, H. (2009). </w:t>
      </w:r>
      <w:r w:rsidRPr="0035353A">
        <w:rPr>
          <w:i/>
          <w:iCs/>
          <w:color w:val="auto"/>
        </w:rPr>
        <w:t>ggplot2: Elegant Graphics for Data Analysis</w:t>
      </w:r>
      <w:r w:rsidRPr="0035353A">
        <w:rPr>
          <w:color w:val="auto"/>
        </w:rPr>
        <w:t>.</w:t>
      </w:r>
    </w:p>
    <w:p w14:paraId="7ED3147D" w14:textId="77777777" w:rsidR="0035353A" w:rsidRPr="0035353A" w:rsidRDefault="0035353A" w:rsidP="0035353A">
      <w:pPr>
        <w:pStyle w:val="Bibliography"/>
        <w:rPr>
          <w:color w:val="auto"/>
        </w:rPr>
      </w:pPr>
      <w:r w:rsidRPr="0035353A">
        <w:rPr>
          <w:color w:val="auto"/>
        </w:rPr>
        <w:t xml:space="preserve">Willighagen, E. (2013). Accessing biological data with semantic web technologies. </w:t>
      </w:r>
      <w:r w:rsidRPr="0035353A">
        <w:rPr>
          <w:i/>
          <w:iCs/>
          <w:color w:val="auto"/>
        </w:rPr>
        <w:t>Peer J Pre-Prints</w:t>
      </w:r>
      <w:r w:rsidRPr="0035353A">
        <w:rPr>
          <w:color w:val="auto"/>
        </w:rPr>
        <w:t>.</w:t>
      </w:r>
    </w:p>
    <w:p w14:paraId="568E0ED0" w14:textId="45EABA98"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r w:rsidR="0035353A">
        <w:fldChar w:fldCharType="begin"/>
      </w:r>
      <w:r w:rsidR="0035353A">
        <w:instrText xml:space="preserve"> SEQ Table \* ARABIC </w:instrText>
      </w:r>
      <w:r w:rsidR="0035353A">
        <w:fldChar w:fldCharType="separate"/>
      </w:r>
      <w:r w:rsidR="00C47499">
        <w:rPr>
          <w:noProof/>
        </w:rPr>
        <w:t>7</w:t>
      </w:r>
      <w:r w:rsidR="0035353A">
        <w:rPr>
          <w:noProof/>
        </w:rPr>
        <w:fldChar w:fldCharType="end"/>
      </w:r>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r w:rsidRPr="00655011">
              <w:rPr>
                <w:sz w:val="18"/>
              </w:rPr>
              <w:t>Academie des Sciences. Comptes Rendus. Biologies</w:t>
            </w:r>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r w:rsidRPr="00655011">
              <w:rPr>
                <w:sz w:val="18"/>
              </w:rPr>
              <w:t>Biochimica et Biophysica Acta.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r w:rsidRPr="00655011">
              <w:rPr>
                <w:sz w:val="18"/>
              </w:rPr>
              <w:t>Phytomedicine</w:t>
            </w:r>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r w:rsidRPr="00655011">
              <w:rPr>
                <w:sz w:val="18"/>
              </w:rPr>
              <w:t>Acta Crystallographica.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r w:rsidRPr="00655011">
              <w:rPr>
                <w:sz w:val="18"/>
              </w:rPr>
              <w:t>Nanomedicine</w:t>
            </w:r>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New Phytologist</w:t>
            </w:r>
          </w:p>
        </w:tc>
        <w:tc>
          <w:tcPr>
            <w:tcW w:w="3539" w:type="dxa"/>
          </w:tcPr>
          <w:p w14:paraId="3EE4545B" w14:textId="626F3485" w:rsidR="00347157" w:rsidRPr="00655011" w:rsidRDefault="00347157" w:rsidP="00CC632F">
            <w:pPr>
              <w:pStyle w:val="Normal1"/>
              <w:rPr>
                <w:sz w:val="18"/>
              </w:rPr>
            </w:pPr>
            <w:r w:rsidRPr="00655011">
              <w:rPr>
                <w:sz w:val="18"/>
              </w:rPr>
              <w:t>Waterbirds</w:t>
            </w:r>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r w:rsidRPr="00655011">
              <w:rPr>
                <w:sz w:val="18"/>
              </w:rPr>
              <w:t>PLoS Biology</w:t>
            </w:r>
          </w:p>
        </w:tc>
        <w:tc>
          <w:tcPr>
            <w:tcW w:w="3539" w:type="dxa"/>
          </w:tcPr>
          <w:p w14:paraId="7E6BB82F" w14:textId="75607746" w:rsidR="00347157" w:rsidRPr="00655011" w:rsidRDefault="00347157" w:rsidP="00CC632F">
            <w:pPr>
              <w:pStyle w:val="Normal1"/>
              <w:rPr>
                <w:sz w:val="18"/>
              </w:rPr>
            </w:pPr>
            <w:r w:rsidRPr="00655011">
              <w:rPr>
                <w:sz w:val="18"/>
              </w:rPr>
              <w:t>Acta Parasitologica</w:t>
            </w:r>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r w:rsidRPr="00655011">
              <w:rPr>
                <w:sz w:val="18"/>
              </w:rPr>
              <w:t>Biochimica et Biophysica Acta.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r w:rsidRPr="00655011">
              <w:rPr>
                <w:sz w:val="18"/>
              </w:rPr>
              <w:t>Protoplasma</w:t>
            </w:r>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r w:rsidRPr="00655011">
              <w:rPr>
                <w:sz w:val="18"/>
              </w:rPr>
              <w:t>Cytotechnology</w:t>
            </w:r>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r w:rsidRPr="00E561B7">
              <w:rPr>
                <w:sz w:val="18"/>
              </w:rPr>
              <w:t>ClustalW</w:t>
            </w:r>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r w:rsidRPr="00E561B7">
              <w:rPr>
                <w:sz w:val="18"/>
              </w:rPr>
              <w:t>ImageJ</w:t>
            </w:r>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r w:rsidRPr="00E561B7">
              <w:rPr>
                <w:sz w:val="18"/>
              </w:rPr>
              <w:t>MetaMorph</w:t>
            </w:r>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r w:rsidRPr="00E561B7">
              <w:rPr>
                <w:sz w:val="18"/>
              </w:rPr>
              <w:t>ModelTest</w:t>
            </w:r>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r w:rsidRPr="00E561B7">
              <w:rPr>
                <w:sz w:val="18"/>
              </w:rPr>
              <w:t>Treeview</w:t>
            </w:r>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Adobe INDesign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r w:rsidRPr="00E561B7">
              <w:rPr>
                <w:sz w:val="18"/>
              </w:rPr>
              <w:t>AMoRe</w:t>
            </w:r>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r w:rsidRPr="00E561B7">
              <w:rPr>
                <w:sz w:val="18"/>
              </w:rPr>
              <w:t>Autodecay</w:t>
            </w:r>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r w:rsidRPr="00E561B7">
              <w:rPr>
                <w:sz w:val="18"/>
              </w:rPr>
              <w:t>BeadStudio</w:t>
            </w:r>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r w:rsidRPr="00E561B7">
              <w:rPr>
                <w:sz w:val="18"/>
              </w:rPr>
              <w:t>BIAevaluation</w:t>
            </w:r>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r w:rsidRPr="00E561B7">
              <w:rPr>
                <w:sz w:val="18"/>
              </w:rPr>
              <w:t>BioDataFit</w:t>
            </w:r>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r w:rsidRPr="00E561B7">
              <w:rPr>
                <w:sz w:val="18"/>
              </w:rPr>
              <w:t>BioEdit</w:t>
            </w:r>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r w:rsidRPr="00E561B7">
              <w:rPr>
                <w:sz w:val="18"/>
              </w:rPr>
              <w:t>BioNJ</w:t>
            </w:r>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r w:rsidRPr="00E561B7">
              <w:rPr>
                <w:sz w:val="18"/>
              </w:rPr>
              <w:t>cactus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r w:rsidRPr="00E561B7">
              <w:rPr>
                <w:sz w:val="18"/>
              </w:rPr>
              <w:t>Calcusyn</w:t>
            </w:r>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r w:rsidRPr="00E561B7">
              <w:rPr>
                <w:sz w:val="18"/>
              </w:rPr>
              <w:t>ChipViewer</w:t>
            </w:r>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r w:rsidRPr="00E561B7">
              <w:rPr>
                <w:sz w:val="18"/>
              </w:rPr>
              <w:t>DatLab</w:t>
            </w:r>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r w:rsidRPr="00E561B7">
              <w:rPr>
                <w:sz w:val="18"/>
              </w:rPr>
              <w:t>Ensembl</w:t>
            </w:r>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r w:rsidRPr="00E561B7">
              <w:rPr>
                <w:sz w:val="18"/>
              </w:rPr>
              <w:t>EnzFitter</w:t>
            </w:r>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r w:rsidRPr="00E561B7">
              <w:rPr>
                <w:sz w:val="18"/>
              </w:rPr>
              <w:t>Gelworks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r w:rsidRPr="00E561B7">
              <w:rPr>
                <w:sz w:val="18"/>
              </w:rPr>
              <w:t>GenePix</w:t>
            </w:r>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Genome Analyser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r w:rsidRPr="00E561B7">
              <w:rPr>
                <w:sz w:val="18"/>
              </w:rPr>
              <w:t>geNorm</w:t>
            </w:r>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r w:rsidRPr="00E561B7">
              <w:rPr>
                <w:sz w:val="18"/>
              </w:rPr>
              <w:t>GoMiner</w:t>
            </w:r>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r w:rsidRPr="00E561B7">
              <w:rPr>
                <w:sz w:val="18"/>
              </w:rPr>
              <w:t>Grafit</w:t>
            </w:r>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Graph Pad Prizm</w:t>
            </w:r>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r w:rsidRPr="00E561B7">
              <w:rPr>
                <w:sz w:val="18"/>
              </w:rPr>
              <w:t>GraphPad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r w:rsidRPr="00E561B7">
              <w:rPr>
                <w:sz w:val="18"/>
              </w:rPr>
              <w:t>Jalview</w:t>
            </w:r>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r w:rsidRPr="00E561B7">
              <w:rPr>
                <w:sz w:val="18"/>
              </w:rPr>
              <w:t>jMRUI</w:t>
            </w:r>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r w:rsidRPr="00E561B7">
              <w:rPr>
                <w:sz w:val="18"/>
              </w:rPr>
              <w:t>limma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r w:rsidRPr="00E561B7">
              <w:rPr>
                <w:sz w:val="18"/>
              </w:rPr>
              <w:t>MacClade</w:t>
            </w:r>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r w:rsidRPr="00E561B7">
              <w:rPr>
                <w:sz w:val="18"/>
              </w:rPr>
              <w:t>MapMaker</w:t>
            </w:r>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r w:rsidRPr="00E561B7">
              <w:rPr>
                <w:sz w:val="18"/>
              </w:rPr>
              <w:t>MapQTL</w:t>
            </w:r>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r w:rsidRPr="00E561B7">
              <w:rPr>
                <w:sz w:val="18"/>
              </w:rPr>
              <w:t>Mfold</w:t>
            </w:r>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r w:rsidRPr="00E561B7">
              <w:rPr>
                <w:sz w:val="18"/>
              </w:rPr>
              <w:t>MitoProt</w:t>
            </w:r>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r w:rsidRPr="00E561B7">
              <w:rPr>
                <w:sz w:val="18"/>
              </w:rPr>
              <w:t>MorphoCode</w:t>
            </w:r>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r w:rsidRPr="00E561B7">
              <w:rPr>
                <w:sz w:val="18"/>
              </w:rPr>
              <w:t>MrBayes</w:t>
            </w:r>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r w:rsidRPr="00E561B7">
              <w:rPr>
                <w:sz w:val="18"/>
              </w:rPr>
              <w:t>NeuroZoom</w:t>
            </w:r>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r w:rsidRPr="00E561B7">
              <w:rPr>
                <w:sz w:val="18"/>
              </w:rPr>
              <w:t>NormFinder</w:t>
            </w:r>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r w:rsidRPr="00E561B7">
              <w:rPr>
                <w:sz w:val="18"/>
              </w:rPr>
              <w:t>Opticon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r w:rsidRPr="00E561B7">
              <w:rPr>
                <w:sz w:val="18"/>
              </w:rPr>
              <w:t>Phred/Phrap/Consed</w:t>
            </w:r>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r w:rsidRPr="00E561B7">
              <w:rPr>
                <w:sz w:val="18"/>
              </w:rPr>
              <w:t>qBasePlus</w:t>
            </w:r>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r w:rsidRPr="00E561B7">
              <w:rPr>
                <w:sz w:val="18"/>
              </w:rPr>
              <w:t>Sedfit</w:t>
            </w:r>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r w:rsidRPr="00E561B7">
              <w:rPr>
                <w:sz w:val="18"/>
              </w:rPr>
              <w:t>Sednterp</w:t>
            </w:r>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r w:rsidRPr="00E561B7">
              <w:rPr>
                <w:sz w:val="18"/>
              </w:rPr>
              <w:t>Sigmaplot</w:t>
            </w:r>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r w:rsidRPr="00E561B7">
              <w:rPr>
                <w:sz w:val="18"/>
              </w:rPr>
              <w:t>software-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r w:rsidRPr="00E561B7">
              <w:rPr>
                <w:sz w:val="18"/>
              </w:rPr>
              <w:t>software-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r w:rsidRPr="00E561B7">
              <w:rPr>
                <w:sz w:val="18"/>
              </w:rPr>
              <w:t>software-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r w:rsidRPr="00E561B7">
              <w:rPr>
                <w:sz w:val="18"/>
              </w:rPr>
              <w:t>software-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r w:rsidRPr="00E561B7">
              <w:rPr>
                <w:sz w:val="18"/>
              </w:rPr>
              <w:t>software-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r w:rsidRPr="00E561B7">
              <w:rPr>
                <w:sz w:val="18"/>
              </w:rPr>
              <w:t>software-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r w:rsidRPr="00E561B7">
              <w:rPr>
                <w:sz w:val="18"/>
              </w:rPr>
              <w:t>software-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r w:rsidRPr="00E561B7">
              <w:rPr>
                <w:sz w:val="18"/>
              </w:rPr>
              <w:t>software-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r w:rsidRPr="00E561B7">
              <w:rPr>
                <w:sz w:val="18"/>
              </w:rPr>
              <w:t>Staden</w:t>
            </w:r>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r w:rsidRPr="00E561B7">
              <w:rPr>
                <w:sz w:val="18"/>
              </w:rPr>
              <w:t>Statistica</w:t>
            </w:r>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r w:rsidRPr="00E561B7">
              <w:rPr>
                <w:sz w:val="18"/>
              </w:rPr>
              <w:t>Statview</w:t>
            </w:r>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r w:rsidRPr="00E561B7">
              <w:rPr>
                <w:sz w:val="18"/>
              </w:rPr>
              <w:t>TargetP</w:t>
            </w:r>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r w:rsidRPr="00E561B7">
              <w:rPr>
                <w:sz w:val="18"/>
              </w:rPr>
              <w:t>tRNAScan-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r w:rsidRPr="00E561B7">
              <w:rPr>
                <w:sz w:val="18"/>
              </w:rPr>
              <w:t>Useq</w:t>
            </w:r>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r w:rsidRPr="00E561B7">
              <w:rPr>
                <w:sz w:val="18"/>
              </w:rPr>
              <w:t>WinNONLIN</w:t>
            </w:r>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C55B72" w:rsidRDefault="00C55B72">
      <w:pPr>
        <w:spacing w:line="240" w:lineRule="auto"/>
      </w:pPr>
      <w:r>
        <w:separator/>
      </w:r>
    </w:p>
  </w:endnote>
  <w:endnote w:type="continuationSeparator" w:id="0">
    <w:p w14:paraId="6DB0AB54" w14:textId="77777777" w:rsidR="00C55B72" w:rsidRDefault="00C55B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C55B72" w:rsidRDefault="00C55B72">
      <w:pPr>
        <w:spacing w:line="240" w:lineRule="auto"/>
      </w:pPr>
      <w:r>
        <w:separator/>
      </w:r>
    </w:p>
  </w:footnote>
  <w:footnote w:type="continuationSeparator" w:id="0">
    <w:p w14:paraId="617C41F9" w14:textId="77777777" w:rsidR="00C55B72" w:rsidRDefault="00C55B72">
      <w:pPr>
        <w:spacing w:line="240" w:lineRule="auto"/>
      </w:pPr>
      <w:r>
        <w:continuationSeparator/>
      </w:r>
    </w:p>
  </w:footnote>
  <w:footnote w:id="1">
    <w:p w14:paraId="16BDF6AB" w14:textId="77777777" w:rsidR="00C55B72" w:rsidRDefault="00C55B72">
      <w:pPr>
        <w:pStyle w:val="Normal1"/>
        <w:spacing w:line="240" w:lineRule="auto"/>
      </w:pPr>
      <w:r w:rsidRPr="0035353A">
        <w:rPr>
          <w:rStyle w:val="FootnoteReference"/>
        </w:rPr>
        <w:footnoteRef/>
      </w:r>
      <w:r>
        <w:rPr>
          <w:sz w:val="20"/>
        </w:rPr>
        <w:t xml:space="preserve"> See discussion at: http://oss-watch.ac.uk/resources/cpal</w:t>
      </w:r>
    </w:p>
  </w:footnote>
  <w:footnote w:id="2">
    <w:p w14:paraId="10ACBCD7" w14:textId="77777777" w:rsidR="00C55B72" w:rsidRDefault="00C55B72">
      <w:pPr>
        <w:pStyle w:val="Normal1"/>
        <w:spacing w:line="240" w:lineRule="auto"/>
      </w:pPr>
      <w:r w:rsidRPr="0035353A">
        <w:rPr>
          <w:rStyle w:val="FootnoteReference"/>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61E6F"/>
    <w:rsid w:val="00085388"/>
    <w:rsid w:val="00095289"/>
    <w:rsid w:val="000A09F8"/>
    <w:rsid w:val="000A5048"/>
    <w:rsid w:val="000A5AC4"/>
    <w:rsid w:val="000C3A5D"/>
    <w:rsid w:val="000E7C16"/>
    <w:rsid w:val="000E7ECF"/>
    <w:rsid w:val="000F5A82"/>
    <w:rsid w:val="000F5B1E"/>
    <w:rsid w:val="000F5D39"/>
    <w:rsid w:val="00107087"/>
    <w:rsid w:val="0011542B"/>
    <w:rsid w:val="0012227B"/>
    <w:rsid w:val="001234BA"/>
    <w:rsid w:val="00140E5E"/>
    <w:rsid w:val="00151AD6"/>
    <w:rsid w:val="00153BAB"/>
    <w:rsid w:val="00177E92"/>
    <w:rsid w:val="001A1F1D"/>
    <w:rsid w:val="001B22BC"/>
    <w:rsid w:val="001C323E"/>
    <w:rsid w:val="001C4782"/>
    <w:rsid w:val="001D23CF"/>
    <w:rsid w:val="001F26E4"/>
    <w:rsid w:val="002214DF"/>
    <w:rsid w:val="00237A6E"/>
    <w:rsid w:val="00244686"/>
    <w:rsid w:val="00245A9D"/>
    <w:rsid w:val="002479D7"/>
    <w:rsid w:val="00253F73"/>
    <w:rsid w:val="002579CA"/>
    <w:rsid w:val="00263201"/>
    <w:rsid w:val="002644D2"/>
    <w:rsid w:val="002A0220"/>
    <w:rsid w:val="002B7441"/>
    <w:rsid w:val="002C28DF"/>
    <w:rsid w:val="002D3775"/>
    <w:rsid w:val="002E3A94"/>
    <w:rsid w:val="002F6DD2"/>
    <w:rsid w:val="00323B94"/>
    <w:rsid w:val="003344AD"/>
    <w:rsid w:val="0033755E"/>
    <w:rsid w:val="00347157"/>
    <w:rsid w:val="0035353A"/>
    <w:rsid w:val="00375AA7"/>
    <w:rsid w:val="003A0748"/>
    <w:rsid w:val="003A0912"/>
    <w:rsid w:val="003A49A0"/>
    <w:rsid w:val="003B4473"/>
    <w:rsid w:val="003C0F8E"/>
    <w:rsid w:val="0041635B"/>
    <w:rsid w:val="00434513"/>
    <w:rsid w:val="00435A9A"/>
    <w:rsid w:val="004370A4"/>
    <w:rsid w:val="004A5F81"/>
    <w:rsid w:val="004D3F03"/>
    <w:rsid w:val="004E194B"/>
    <w:rsid w:val="0050158E"/>
    <w:rsid w:val="005016E4"/>
    <w:rsid w:val="005306C4"/>
    <w:rsid w:val="00531E23"/>
    <w:rsid w:val="00534F26"/>
    <w:rsid w:val="00546934"/>
    <w:rsid w:val="005509BC"/>
    <w:rsid w:val="00552186"/>
    <w:rsid w:val="0056443F"/>
    <w:rsid w:val="00582CE4"/>
    <w:rsid w:val="00584A7A"/>
    <w:rsid w:val="005930E5"/>
    <w:rsid w:val="0059463A"/>
    <w:rsid w:val="00596B87"/>
    <w:rsid w:val="005B7099"/>
    <w:rsid w:val="005C39CE"/>
    <w:rsid w:val="005E12CC"/>
    <w:rsid w:val="005F1034"/>
    <w:rsid w:val="005F392C"/>
    <w:rsid w:val="00606FE2"/>
    <w:rsid w:val="00612F43"/>
    <w:rsid w:val="00616D33"/>
    <w:rsid w:val="006220C1"/>
    <w:rsid w:val="00655011"/>
    <w:rsid w:val="006C64E8"/>
    <w:rsid w:val="006D7D4D"/>
    <w:rsid w:val="007019C3"/>
    <w:rsid w:val="00705D7E"/>
    <w:rsid w:val="007142DA"/>
    <w:rsid w:val="00715EDB"/>
    <w:rsid w:val="007237C6"/>
    <w:rsid w:val="00732B99"/>
    <w:rsid w:val="007339CA"/>
    <w:rsid w:val="00745E19"/>
    <w:rsid w:val="007643AE"/>
    <w:rsid w:val="00764D15"/>
    <w:rsid w:val="00767260"/>
    <w:rsid w:val="00774ED9"/>
    <w:rsid w:val="007928DC"/>
    <w:rsid w:val="007C4937"/>
    <w:rsid w:val="007D27FC"/>
    <w:rsid w:val="007E68E1"/>
    <w:rsid w:val="00806D32"/>
    <w:rsid w:val="008140E7"/>
    <w:rsid w:val="008167B4"/>
    <w:rsid w:val="00860880"/>
    <w:rsid w:val="008617AC"/>
    <w:rsid w:val="00891FDF"/>
    <w:rsid w:val="008B5FAF"/>
    <w:rsid w:val="008E3964"/>
    <w:rsid w:val="008F23F7"/>
    <w:rsid w:val="008F312E"/>
    <w:rsid w:val="008F76F6"/>
    <w:rsid w:val="00913588"/>
    <w:rsid w:val="00914CBE"/>
    <w:rsid w:val="00920BB9"/>
    <w:rsid w:val="009313CA"/>
    <w:rsid w:val="009319F6"/>
    <w:rsid w:val="0094151E"/>
    <w:rsid w:val="00963841"/>
    <w:rsid w:val="00976B8C"/>
    <w:rsid w:val="00977109"/>
    <w:rsid w:val="00982368"/>
    <w:rsid w:val="009A1E47"/>
    <w:rsid w:val="009B6734"/>
    <w:rsid w:val="009C4784"/>
    <w:rsid w:val="009C6EA7"/>
    <w:rsid w:val="009C7B28"/>
    <w:rsid w:val="009D61C6"/>
    <w:rsid w:val="009E5638"/>
    <w:rsid w:val="00A14B97"/>
    <w:rsid w:val="00A163CD"/>
    <w:rsid w:val="00A2228F"/>
    <w:rsid w:val="00A37348"/>
    <w:rsid w:val="00A6514D"/>
    <w:rsid w:val="00A85AEF"/>
    <w:rsid w:val="00A872D0"/>
    <w:rsid w:val="00A87ADC"/>
    <w:rsid w:val="00B06263"/>
    <w:rsid w:val="00B34D22"/>
    <w:rsid w:val="00B770B5"/>
    <w:rsid w:val="00BB5FD0"/>
    <w:rsid w:val="00BB779C"/>
    <w:rsid w:val="00BC2FEE"/>
    <w:rsid w:val="00BC7ED0"/>
    <w:rsid w:val="00BE7C37"/>
    <w:rsid w:val="00C059D0"/>
    <w:rsid w:val="00C12D99"/>
    <w:rsid w:val="00C21D0E"/>
    <w:rsid w:val="00C30B2D"/>
    <w:rsid w:val="00C31020"/>
    <w:rsid w:val="00C463F6"/>
    <w:rsid w:val="00C47499"/>
    <w:rsid w:val="00C55B72"/>
    <w:rsid w:val="00C80BF8"/>
    <w:rsid w:val="00C84D18"/>
    <w:rsid w:val="00CA0170"/>
    <w:rsid w:val="00CB4D3E"/>
    <w:rsid w:val="00CB6A55"/>
    <w:rsid w:val="00CC4540"/>
    <w:rsid w:val="00CC632F"/>
    <w:rsid w:val="00CD02CB"/>
    <w:rsid w:val="00CD371A"/>
    <w:rsid w:val="00CD716C"/>
    <w:rsid w:val="00D04D3B"/>
    <w:rsid w:val="00D13953"/>
    <w:rsid w:val="00D25988"/>
    <w:rsid w:val="00D2656E"/>
    <w:rsid w:val="00D27210"/>
    <w:rsid w:val="00D350C5"/>
    <w:rsid w:val="00D35308"/>
    <w:rsid w:val="00D40E1D"/>
    <w:rsid w:val="00D57984"/>
    <w:rsid w:val="00D75213"/>
    <w:rsid w:val="00D834FE"/>
    <w:rsid w:val="00DC1D05"/>
    <w:rsid w:val="00E10310"/>
    <w:rsid w:val="00E30358"/>
    <w:rsid w:val="00E407A3"/>
    <w:rsid w:val="00E46A71"/>
    <w:rsid w:val="00E561B7"/>
    <w:rsid w:val="00E67384"/>
    <w:rsid w:val="00EA5B2F"/>
    <w:rsid w:val="00EB551A"/>
    <w:rsid w:val="00ED2B0B"/>
    <w:rsid w:val="00EF0100"/>
    <w:rsid w:val="00F22700"/>
    <w:rsid w:val="00F53463"/>
    <w:rsid w:val="00F53848"/>
    <w:rsid w:val="00F61DFE"/>
    <w:rsid w:val="00F80336"/>
    <w:rsid w:val="00FB2282"/>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BE859-671B-0745-920A-2389D19A2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0</Pages>
  <Words>25165</Words>
  <Characters>143446</Characters>
  <Application>Microsoft Macintosh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68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60</cp:revision>
  <dcterms:created xsi:type="dcterms:W3CDTF">2014-08-20T13:54:00Z</dcterms:created>
  <dcterms:modified xsi:type="dcterms:W3CDTF">2014-08-29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GZaJ1pW"/&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